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8A1B8" w14:textId="77777777" w:rsidR="00F634CD" w:rsidRDefault="000D30B1">
      <w:pPr>
        <w:spacing w:after="43" w:line="259" w:lineRule="auto"/>
        <w:ind w:left="82" w:right="0" w:firstLine="0"/>
        <w:jc w:val="left"/>
      </w:pPr>
      <w:r>
        <w:rPr>
          <w:rFonts w:ascii="Calibri" w:eastAsia="Calibri" w:hAnsi="Calibri" w:cs="Calibri"/>
          <w:sz w:val="22"/>
        </w:rPr>
        <w:t xml:space="preserve"> </w:t>
      </w:r>
      <w:r>
        <w:rPr>
          <w:rFonts w:ascii="Calibri" w:eastAsia="Calibri" w:hAnsi="Calibri" w:cs="Calibri"/>
          <w:sz w:val="22"/>
        </w:rPr>
        <w:tab/>
        <w:t xml:space="preserve">                                                                                 </w:t>
      </w:r>
    </w:p>
    <w:p w14:paraId="5060B695" w14:textId="77777777" w:rsidR="00F634CD" w:rsidRDefault="000D30B1">
      <w:pPr>
        <w:spacing w:after="0" w:line="259" w:lineRule="auto"/>
        <w:ind w:left="802" w:right="0" w:firstLine="0"/>
        <w:jc w:val="left"/>
      </w:pPr>
      <w:r>
        <w:rPr>
          <w:rFonts w:ascii="Calibri" w:eastAsia="Calibri" w:hAnsi="Calibri" w:cs="Calibri"/>
          <w:color w:val="FFFFFF"/>
          <w:sz w:val="22"/>
        </w:rPr>
        <w:t xml:space="preserve">                                             </w:t>
      </w:r>
      <w:r>
        <w:rPr>
          <w:rFonts w:ascii="Calibri" w:eastAsia="Calibri" w:hAnsi="Calibri" w:cs="Calibri"/>
          <w:color w:val="FFFFFF"/>
          <w:sz w:val="22"/>
          <w:u w:val="single" w:color="5F497A"/>
        </w:rPr>
        <w:t xml:space="preserve">    </w:t>
      </w:r>
      <w:r>
        <w:rPr>
          <w:rFonts w:ascii="Calibri" w:eastAsia="Calibri" w:hAnsi="Calibri" w:cs="Calibri"/>
          <w:color w:val="FFFFFF"/>
          <w:sz w:val="22"/>
        </w:rPr>
        <w:t xml:space="preserve"> </w:t>
      </w:r>
      <w:r>
        <w:rPr>
          <w:rFonts w:ascii="Calibri" w:eastAsia="Calibri" w:hAnsi="Calibri" w:cs="Calibri"/>
          <w:color w:val="FFFFFF"/>
          <w:sz w:val="22"/>
          <w:u w:val="single" w:color="5F497A"/>
        </w:rPr>
        <w:t xml:space="preserve">        </w:t>
      </w:r>
      <w:r>
        <w:rPr>
          <w:rFonts w:ascii="Calibri" w:eastAsia="Calibri" w:hAnsi="Calibri" w:cs="Calibri"/>
          <w:color w:val="FFFFFF"/>
          <w:sz w:val="22"/>
        </w:rPr>
        <w:t xml:space="preserve">               </w:t>
      </w:r>
      <w:r>
        <w:rPr>
          <w:b/>
          <w:sz w:val="37"/>
          <w:vertAlign w:val="superscript"/>
        </w:rPr>
        <w:t xml:space="preserve"> </w:t>
      </w:r>
      <w:r>
        <w:rPr>
          <w:rFonts w:ascii="Calibri" w:eastAsia="Calibri" w:hAnsi="Calibri" w:cs="Calibri"/>
          <w:color w:val="FFFFFF"/>
          <w:sz w:val="22"/>
          <w:u w:val="single" w:color="5F497A"/>
        </w:rPr>
        <w:t xml:space="preserve">  </w:t>
      </w:r>
      <w:r>
        <w:rPr>
          <w:rFonts w:ascii="Calibri" w:eastAsia="Calibri" w:hAnsi="Calibri" w:cs="Calibri"/>
          <w:color w:val="FFFFFF"/>
          <w:sz w:val="22"/>
          <w:u w:val="double" w:color="5F497A"/>
        </w:rPr>
        <w:t xml:space="preserve">  </w:t>
      </w:r>
      <w:r>
        <w:rPr>
          <w:rFonts w:ascii="Calibri" w:eastAsia="Calibri" w:hAnsi="Calibri" w:cs="Calibri"/>
          <w:color w:val="FFFFFF"/>
          <w:sz w:val="22"/>
          <w:u w:val="single" w:color="5F497A"/>
        </w:rPr>
        <w:t xml:space="preserve"> </w:t>
      </w:r>
      <w:r>
        <w:rPr>
          <w:rFonts w:ascii="Calibri" w:eastAsia="Calibri" w:hAnsi="Calibri" w:cs="Calibri"/>
          <w:color w:val="FFFFFF"/>
          <w:sz w:val="22"/>
        </w:rPr>
        <w:t xml:space="preserve">              </w:t>
      </w:r>
      <w:r>
        <w:rPr>
          <w:rFonts w:ascii="Calibri" w:eastAsia="Calibri" w:hAnsi="Calibri" w:cs="Calibri"/>
          <w:color w:val="FFFFFF"/>
          <w:sz w:val="22"/>
          <w:u w:val="single" w:color="002060"/>
        </w:rPr>
        <w:t xml:space="preserve">   </w:t>
      </w:r>
      <w:r>
        <w:rPr>
          <w:rFonts w:ascii="Calibri" w:eastAsia="Calibri" w:hAnsi="Calibri" w:cs="Calibri"/>
          <w:color w:val="FFFFFF"/>
          <w:sz w:val="22"/>
        </w:rPr>
        <w:t xml:space="preserve">                               </w:t>
      </w:r>
    </w:p>
    <w:p w14:paraId="29494873" w14:textId="77777777" w:rsidR="00F634CD" w:rsidRDefault="000D30B1">
      <w:pPr>
        <w:spacing w:after="148" w:line="259" w:lineRule="auto"/>
        <w:ind w:left="82" w:right="0" w:firstLine="0"/>
        <w:jc w:val="left"/>
      </w:pPr>
      <w:r>
        <w:rPr>
          <w:rFonts w:ascii="Calibri" w:eastAsia="Calibri" w:hAnsi="Calibri" w:cs="Calibri"/>
          <w:sz w:val="16"/>
        </w:rPr>
        <w:t xml:space="preserve"> </w:t>
      </w:r>
    </w:p>
    <w:p w14:paraId="7B6D20D7" w14:textId="77777777" w:rsidR="00F634CD" w:rsidRDefault="000D30B1">
      <w:pPr>
        <w:tabs>
          <w:tab w:val="center" w:pos="6092"/>
          <w:tab w:val="right" w:pos="8603"/>
        </w:tabs>
        <w:spacing w:after="111" w:line="259" w:lineRule="auto"/>
        <w:ind w:right="0" w:firstLine="0"/>
        <w:jc w:val="left"/>
      </w:pPr>
      <w:r>
        <w:rPr>
          <w:rFonts w:ascii="Calibri" w:eastAsia="Calibri" w:hAnsi="Calibri" w:cs="Calibri"/>
          <w:noProof/>
          <w:sz w:val="22"/>
        </w:rPr>
        <mc:AlternateContent>
          <mc:Choice Requires="wpg">
            <w:drawing>
              <wp:anchor distT="0" distB="0" distL="114300" distR="114300" simplePos="0" relativeHeight="251658240" behindDoc="1" locked="0" layoutInCell="1" allowOverlap="1" wp14:anchorId="73D7ECAC" wp14:editId="3D9F7ECA">
                <wp:simplePos x="0" y="0"/>
                <wp:positionH relativeFrom="column">
                  <wp:posOffset>-12192</wp:posOffset>
                </wp:positionH>
                <wp:positionV relativeFrom="paragraph">
                  <wp:posOffset>-647309</wp:posOffset>
                </wp:positionV>
                <wp:extent cx="5440680" cy="970659"/>
                <wp:effectExtent l="0" t="0" r="0" b="0"/>
                <wp:wrapNone/>
                <wp:docPr id="14665" name="Group 14665"/>
                <wp:cNvGraphicFramePr/>
                <a:graphic xmlns:a="http://schemas.openxmlformats.org/drawingml/2006/main">
                  <a:graphicData uri="http://schemas.microsoft.com/office/word/2010/wordprocessingGroup">
                    <wpg:wgp>
                      <wpg:cNvGrpSpPr/>
                      <wpg:grpSpPr>
                        <a:xfrm>
                          <a:off x="0" y="0"/>
                          <a:ext cx="5440680" cy="970659"/>
                          <a:chOff x="0" y="0"/>
                          <a:chExt cx="5440680" cy="970659"/>
                        </a:xfrm>
                      </wpg:grpSpPr>
                      <pic:pic xmlns:pic="http://schemas.openxmlformats.org/drawingml/2006/picture">
                        <pic:nvPicPr>
                          <pic:cNvPr id="197" name="Picture 197"/>
                          <pic:cNvPicPr/>
                        </pic:nvPicPr>
                        <pic:blipFill>
                          <a:blip r:embed="rId7"/>
                          <a:stretch>
                            <a:fillRect/>
                          </a:stretch>
                        </pic:blipFill>
                        <pic:spPr>
                          <a:xfrm>
                            <a:off x="0" y="854835"/>
                            <a:ext cx="5440680" cy="115824"/>
                          </a:xfrm>
                          <a:prstGeom prst="rect">
                            <a:avLst/>
                          </a:prstGeom>
                        </pic:spPr>
                      </pic:pic>
                      <wps:wsp>
                        <wps:cNvPr id="198" name="Shape 198"/>
                        <wps:cNvSpPr/>
                        <wps:spPr>
                          <a:xfrm>
                            <a:off x="45720" y="893578"/>
                            <a:ext cx="5336540" cy="1"/>
                          </a:xfrm>
                          <a:custGeom>
                            <a:avLst/>
                            <a:gdLst/>
                            <a:ahLst/>
                            <a:cxnLst/>
                            <a:rect l="0" t="0" r="0" b="0"/>
                            <a:pathLst>
                              <a:path w="5336540" h="1">
                                <a:moveTo>
                                  <a:pt x="0" y="0"/>
                                </a:moveTo>
                                <a:lnTo>
                                  <a:pt x="5336540" y="1"/>
                                </a:lnTo>
                              </a:path>
                            </a:pathLst>
                          </a:custGeom>
                          <a:ln w="25400" cap="flat">
                            <a:round/>
                          </a:ln>
                        </wps:spPr>
                        <wps:style>
                          <a:lnRef idx="1">
                            <a:srgbClr val="8064A1"/>
                          </a:lnRef>
                          <a:fillRef idx="0">
                            <a:srgbClr val="000000">
                              <a:alpha val="0"/>
                            </a:srgbClr>
                          </a:fillRef>
                          <a:effectRef idx="0">
                            <a:scrgbClr r="0" g="0" b="0"/>
                          </a:effectRef>
                          <a:fontRef idx="none"/>
                        </wps:style>
                        <wps:bodyPr/>
                      </wps:wsp>
                      <pic:pic xmlns:pic="http://schemas.openxmlformats.org/drawingml/2006/picture">
                        <pic:nvPicPr>
                          <pic:cNvPr id="16797" name="Picture 16797"/>
                          <pic:cNvPicPr/>
                        </pic:nvPicPr>
                        <pic:blipFill>
                          <a:blip r:embed="rId8"/>
                          <a:stretch>
                            <a:fillRect/>
                          </a:stretch>
                        </pic:blipFill>
                        <pic:spPr>
                          <a:xfrm>
                            <a:off x="1988312" y="98930"/>
                            <a:ext cx="1566672" cy="298704"/>
                          </a:xfrm>
                          <a:prstGeom prst="rect">
                            <a:avLst/>
                          </a:prstGeom>
                        </pic:spPr>
                      </pic:pic>
                      <pic:pic xmlns:pic="http://schemas.openxmlformats.org/drawingml/2006/picture">
                        <pic:nvPicPr>
                          <pic:cNvPr id="203" name="Picture 203"/>
                          <pic:cNvPicPr/>
                        </pic:nvPicPr>
                        <pic:blipFill>
                          <a:blip r:embed="rId9"/>
                          <a:stretch>
                            <a:fillRect/>
                          </a:stretch>
                        </pic:blipFill>
                        <pic:spPr>
                          <a:xfrm>
                            <a:off x="1836420" y="0"/>
                            <a:ext cx="438150" cy="438150"/>
                          </a:xfrm>
                          <a:prstGeom prst="rect">
                            <a:avLst/>
                          </a:prstGeom>
                        </pic:spPr>
                      </pic:pic>
                      <pic:pic xmlns:pic="http://schemas.openxmlformats.org/drawingml/2006/picture">
                        <pic:nvPicPr>
                          <pic:cNvPr id="205" name="Picture 205"/>
                          <pic:cNvPicPr/>
                        </pic:nvPicPr>
                        <pic:blipFill>
                          <a:blip r:embed="rId10"/>
                          <a:stretch>
                            <a:fillRect/>
                          </a:stretch>
                        </pic:blipFill>
                        <pic:spPr>
                          <a:xfrm>
                            <a:off x="1792224" y="415923"/>
                            <a:ext cx="1834896" cy="228600"/>
                          </a:xfrm>
                          <a:prstGeom prst="rect">
                            <a:avLst/>
                          </a:prstGeom>
                        </pic:spPr>
                      </pic:pic>
                      <wps:wsp>
                        <wps:cNvPr id="208" name="Shape 208"/>
                        <wps:cNvSpPr/>
                        <wps:spPr>
                          <a:xfrm>
                            <a:off x="2382485" y="435297"/>
                            <a:ext cx="134198" cy="60689"/>
                          </a:xfrm>
                          <a:custGeom>
                            <a:avLst/>
                            <a:gdLst/>
                            <a:ahLst/>
                            <a:cxnLst/>
                            <a:rect l="0" t="0" r="0" b="0"/>
                            <a:pathLst>
                              <a:path w="134198" h="60689">
                                <a:moveTo>
                                  <a:pt x="81053" y="0"/>
                                </a:moveTo>
                                <a:cubicBezTo>
                                  <a:pt x="90846" y="0"/>
                                  <a:pt x="99837" y="484"/>
                                  <a:pt x="108026" y="1453"/>
                                </a:cubicBezTo>
                                <a:cubicBezTo>
                                  <a:pt x="116217" y="2422"/>
                                  <a:pt x="122626" y="3970"/>
                                  <a:pt x="127255" y="6097"/>
                                </a:cubicBezTo>
                                <a:cubicBezTo>
                                  <a:pt x="131885" y="8224"/>
                                  <a:pt x="134198" y="11283"/>
                                  <a:pt x="134198" y="15272"/>
                                </a:cubicBezTo>
                                <a:cubicBezTo>
                                  <a:pt x="134198" y="17437"/>
                                  <a:pt x="133491" y="22955"/>
                                  <a:pt x="132078" y="31826"/>
                                </a:cubicBezTo>
                                <a:cubicBezTo>
                                  <a:pt x="130663" y="40698"/>
                                  <a:pt x="129822" y="49863"/>
                                  <a:pt x="129556" y="59322"/>
                                </a:cubicBezTo>
                                <a:cubicBezTo>
                                  <a:pt x="122785" y="59245"/>
                                  <a:pt x="116549" y="59207"/>
                                  <a:pt x="110847" y="59207"/>
                                </a:cubicBezTo>
                                <a:cubicBezTo>
                                  <a:pt x="105411" y="59207"/>
                                  <a:pt x="99041" y="59245"/>
                                  <a:pt x="91736" y="59322"/>
                                </a:cubicBezTo>
                                <a:cubicBezTo>
                                  <a:pt x="92907" y="54725"/>
                                  <a:pt x="93852" y="49407"/>
                                  <a:pt x="94571" y="43366"/>
                                </a:cubicBezTo>
                                <a:cubicBezTo>
                                  <a:pt x="95157" y="38636"/>
                                  <a:pt x="95743" y="33906"/>
                                  <a:pt x="96328" y="29177"/>
                                </a:cubicBezTo>
                                <a:cubicBezTo>
                                  <a:pt x="92942" y="30126"/>
                                  <a:pt x="90358" y="30791"/>
                                  <a:pt x="88578" y="31171"/>
                                </a:cubicBezTo>
                                <a:cubicBezTo>
                                  <a:pt x="86796" y="31551"/>
                                  <a:pt x="84791" y="31903"/>
                                  <a:pt x="82563" y="32225"/>
                                </a:cubicBezTo>
                                <a:cubicBezTo>
                                  <a:pt x="80335" y="32548"/>
                                  <a:pt x="76415" y="33041"/>
                                  <a:pt x="70801" y="33707"/>
                                </a:cubicBezTo>
                                <a:cubicBezTo>
                                  <a:pt x="65188" y="34372"/>
                                  <a:pt x="60690" y="34951"/>
                                  <a:pt x="57304" y="35444"/>
                                </a:cubicBezTo>
                                <a:cubicBezTo>
                                  <a:pt x="53918" y="35938"/>
                                  <a:pt x="50866" y="36500"/>
                                  <a:pt x="48148" y="37126"/>
                                </a:cubicBezTo>
                                <a:cubicBezTo>
                                  <a:pt x="45431" y="37754"/>
                                  <a:pt x="43136" y="38456"/>
                                  <a:pt x="41265" y="39234"/>
                                </a:cubicBezTo>
                                <a:cubicBezTo>
                                  <a:pt x="39394" y="40014"/>
                                  <a:pt x="38035" y="40831"/>
                                  <a:pt x="37190" y="41685"/>
                                </a:cubicBezTo>
                                <a:cubicBezTo>
                                  <a:pt x="36342" y="42540"/>
                                  <a:pt x="35920" y="43461"/>
                                  <a:pt x="35920" y="44448"/>
                                </a:cubicBezTo>
                                <a:cubicBezTo>
                                  <a:pt x="35920" y="46044"/>
                                  <a:pt x="37011" y="47422"/>
                                  <a:pt x="39191" y="48580"/>
                                </a:cubicBezTo>
                                <a:cubicBezTo>
                                  <a:pt x="41372" y="49738"/>
                                  <a:pt x="44110" y="50546"/>
                                  <a:pt x="47403" y="51002"/>
                                </a:cubicBezTo>
                                <a:cubicBezTo>
                                  <a:pt x="50697" y="51458"/>
                                  <a:pt x="54570" y="51685"/>
                                  <a:pt x="59021" y="51685"/>
                                </a:cubicBezTo>
                                <a:cubicBezTo>
                                  <a:pt x="61869" y="51685"/>
                                  <a:pt x="64874" y="51591"/>
                                  <a:pt x="68034" y="51401"/>
                                </a:cubicBezTo>
                                <a:cubicBezTo>
                                  <a:pt x="71194" y="51212"/>
                                  <a:pt x="75445" y="50736"/>
                                  <a:pt x="80786" y="49976"/>
                                </a:cubicBezTo>
                                <a:cubicBezTo>
                                  <a:pt x="78917" y="52141"/>
                                  <a:pt x="76736" y="55371"/>
                                  <a:pt x="74243" y="59663"/>
                                </a:cubicBezTo>
                                <a:cubicBezTo>
                                  <a:pt x="67922" y="60120"/>
                                  <a:pt x="62893" y="60405"/>
                                  <a:pt x="59154" y="60518"/>
                                </a:cubicBezTo>
                                <a:cubicBezTo>
                                  <a:pt x="55415" y="60633"/>
                                  <a:pt x="51943" y="60689"/>
                                  <a:pt x="48739" y="60689"/>
                                </a:cubicBezTo>
                                <a:cubicBezTo>
                                  <a:pt x="37522" y="60689"/>
                                  <a:pt x="28308" y="60043"/>
                                  <a:pt x="21097" y="58751"/>
                                </a:cubicBezTo>
                                <a:cubicBezTo>
                                  <a:pt x="13888" y="57460"/>
                                  <a:pt x="8568" y="55409"/>
                                  <a:pt x="5141" y="52597"/>
                                </a:cubicBezTo>
                                <a:cubicBezTo>
                                  <a:pt x="1713" y="49787"/>
                                  <a:pt x="0" y="46956"/>
                                  <a:pt x="0" y="44107"/>
                                </a:cubicBezTo>
                                <a:cubicBezTo>
                                  <a:pt x="0" y="42473"/>
                                  <a:pt x="668" y="40859"/>
                                  <a:pt x="2004" y="39263"/>
                                </a:cubicBezTo>
                                <a:cubicBezTo>
                                  <a:pt x="3340" y="37667"/>
                                  <a:pt x="5299" y="36206"/>
                                  <a:pt x="7882" y="34875"/>
                                </a:cubicBezTo>
                                <a:cubicBezTo>
                                  <a:pt x="10465" y="33546"/>
                                  <a:pt x="13805" y="32263"/>
                                  <a:pt x="17903" y="31028"/>
                                </a:cubicBezTo>
                                <a:cubicBezTo>
                                  <a:pt x="22002" y="29794"/>
                                  <a:pt x="27925" y="28597"/>
                                  <a:pt x="35675" y="27439"/>
                                </a:cubicBezTo>
                                <a:cubicBezTo>
                                  <a:pt x="43424" y="26280"/>
                                  <a:pt x="53668" y="25112"/>
                                  <a:pt x="66404" y="23934"/>
                                </a:cubicBezTo>
                                <a:cubicBezTo>
                                  <a:pt x="69790" y="23630"/>
                                  <a:pt x="73308" y="23260"/>
                                  <a:pt x="76961" y="22823"/>
                                </a:cubicBezTo>
                                <a:cubicBezTo>
                                  <a:pt x="80613" y="22386"/>
                                  <a:pt x="83531" y="21958"/>
                                  <a:pt x="85712" y="21541"/>
                                </a:cubicBezTo>
                                <a:cubicBezTo>
                                  <a:pt x="87894" y="21123"/>
                                  <a:pt x="89788" y="20582"/>
                                  <a:pt x="91391" y="19916"/>
                                </a:cubicBezTo>
                                <a:cubicBezTo>
                                  <a:pt x="92993" y="19252"/>
                                  <a:pt x="94174" y="18559"/>
                                  <a:pt x="94931" y="17836"/>
                                </a:cubicBezTo>
                                <a:cubicBezTo>
                                  <a:pt x="95688" y="17114"/>
                                  <a:pt x="96067" y="16374"/>
                                  <a:pt x="96067" y="15614"/>
                                </a:cubicBezTo>
                                <a:cubicBezTo>
                                  <a:pt x="96067" y="14132"/>
                                  <a:pt x="94931" y="12879"/>
                                  <a:pt x="92661" y="11853"/>
                                </a:cubicBezTo>
                                <a:cubicBezTo>
                                  <a:pt x="90389" y="10826"/>
                                  <a:pt x="87449" y="10114"/>
                                  <a:pt x="83840" y="9716"/>
                                </a:cubicBezTo>
                                <a:cubicBezTo>
                                  <a:pt x="80232" y="9316"/>
                                  <a:pt x="76246" y="9117"/>
                                  <a:pt x="71880" y="9117"/>
                                </a:cubicBezTo>
                                <a:cubicBezTo>
                                  <a:pt x="55667" y="9117"/>
                                  <a:pt x="37760" y="10770"/>
                                  <a:pt x="18160" y="14075"/>
                                </a:cubicBezTo>
                                <a:cubicBezTo>
                                  <a:pt x="19406" y="11340"/>
                                  <a:pt x="20186" y="9422"/>
                                  <a:pt x="20497" y="8320"/>
                                </a:cubicBezTo>
                                <a:cubicBezTo>
                                  <a:pt x="20808" y="7219"/>
                                  <a:pt x="21364" y="5546"/>
                                  <a:pt x="22165" y="3304"/>
                                </a:cubicBezTo>
                                <a:cubicBezTo>
                                  <a:pt x="34272" y="2089"/>
                                  <a:pt x="44955" y="1235"/>
                                  <a:pt x="54214" y="740"/>
                                </a:cubicBezTo>
                                <a:cubicBezTo>
                                  <a:pt x="63472" y="246"/>
                                  <a:pt x="72418" y="0"/>
                                  <a:pt x="81053"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1" name="Shape 211"/>
                        <wps:cNvSpPr/>
                        <wps:spPr>
                          <a:xfrm>
                            <a:off x="2677053" y="416834"/>
                            <a:ext cx="155244" cy="77785"/>
                          </a:xfrm>
                          <a:custGeom>
                            <a:avLst/>
                            <a:gdLst/>
                            <a:ahLst/>
                            <a:cxnLst/>
                            <a:rect l="0" t="0" r="0" b="0"/>
                            <a:pathLst>
                              <a:path w="155244" h="77785">
                                <a:moveTo>
                                  <a:pt x="1201" y="0"/>
                                </a:moveTo>
                                <a:cubicBezTo>
                                  <a:pt x="26830" y="76"/>
                                  <a:pt x="53660" y="114"/>
                                  <a:pt x="81693" y="114"/>
                                </a:cubicBezTo>
                                <a:cubicBezTo>
                                  <a:pt x="97666" y="95"/>
                                  <a:pt x="113640" y="76"/>
                                  <a:pt x="129614" y="57"/>
                                </a:cubicBezTo>
                                <a:cubicBezTo>
                                  <a:pt x="138157" y="38"/>
                                  <a:pt x="146700" y="19"/>
                                  <a:pt x="155244" y="0"/>
                                </a:cubicBezTo>
                                <a:cubicBezTo>
                                  <a:pt x="154353" y="5407"/>
                                  <a:pt x="153908" y="9565"/>
                                  <a:pt x="153908" y="12481"/>
                                </a:cubicBezTo>
                                <a:cubicBezTo>
                                  <a:pt x="137795" y="12137"/>
                                  <a:pt x="122350" y="11967"/>
                                  <a:pt x="107573" y="11967"/>
                                </a:cubicBezTo>
                                <a:cubicBezTo>
                                  <a:pt x="104145" y="11967"/>
                                  <a:pt x="100717" y="11967"/>
                                  <a:pt x="97291" y="11967"/>
                                </a:cubicBezTo>
                                <a:cubicBezTo>
                                  <a:pt x="96762" y="15437"/>
                                  <a:pt x="96232" y="18907"/>
                                  <a:pt x="95702" y="22378"/>
                                </a:cubicBezTo>
                                <a:cubicBezTo>
                                  <a:pt x="94423" y="35727"/>
                                  <a:pt x="93144" y="49077"/>
                                  <a:pt x="91866" y="62426"/>
                                </a:cubicBezTo>
                                <a:cubicBezTo>
                                  <a:pt x="91778" y="64663"/>
                                  <a:pt x="91689" y="66901"/>
                                  <a:pt x="91600" y="69138"/>
                                </a:cubicBezTo>
                                <a:cubicBezTo>
                                  <a:pt x="91514" y="71907"/>
                                  <a:pt x="91469" y="74789"/>
                                  <a:pt x="91469" y="77785"/>
                                </a:cubicBezTo>
                                <a:cubicBezTo>
                                  <a:pt x="84695" y="77747"/>
                                  <a:pt x="77920" y="77708"/>
                                  <a:pt x="71146" y="77670"/>
                                </a:cubicBezTo>
                                <a:cubicBezTo>
                                  <a:pt x="68917" y="77670"/>
                                  <a:pt x="61652" y="77708"/>
                                  <a:pt x="49352" y="77785"/>
                                </a:cubicBezTo>
                                <a:cubicBezTo>
                                  <a:pt x="50329" y="72239"/>
                                  <a:pt x="51304" y="66691"/>
                                  <a:pt x="52280" y="61145"/>
                                </a:cubicBezTo>
                                <a:cubicBezTo>
                                  <a:pt x="53255" y="52883"/>
                                  <a:pt x="54230" y="44621"/>
                                  <a:pt x="55204" y="36356"/>
                                </a:cubicBezTo>
                                <a:cubicBezTo>
                                  <a:pt x="55826" y="28227"/>
                                  <a:pt x="56447" y="20096"/>
                                  <a:pt x="57067" y="11967"/>
                                </a:cubicBezTo>
                                <a:cubicBezTo>
                                  <a:pt x="53957" y="11967"/>
                                  <a:pt x="50846" y="11967"/>
                                  <a:pt x="47735" y="11967"/>
                                </a:cubicBezTo>
                                <a:cubicBezTo>
                                  <a:pt x="44846" y="11986"/>
                                  <a:pt x="41957" y="12005"/>
                                  <a:pt x="39069" y="12024"/>
                                </a:cubicBezTo>
                                <a:cubicBezTo>
                                  <a:pt x="36312" y="12043"/>
                                  <a:pt x="33556" y="12062"/>
                                  <a:pt x="30800" y="12080"/>
                                </a:cubicBezTo>
                                <a:cubicBezTo>
                                  <a:pt x="20534" y="12213"/>
                                  <a:pt x="10267" y="12347"/>
                                  <a:pt x="0" y="12481"/>
                                </a:cubicBezTo>
                                <a:cubicBezTo>
                                  <a:pt x="713" y="7009"/>
                                  <a:pt x="1113" y="2849"/>
                                  <a:pt x="1201"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2" name="Shape 212"/>
                        <wps:cNvSpPr/>
                        <wps:spPr>
                          <a:xfrm>
                            <a:off x="2546767" y="416834"/>
                            <a:ext cx="47403" cy="77785"/>
                          </a:xfrm>
                          <a:custGeom>
                            <a:avLst/>
                            <a:gdLst/>
                            <a:ahLst/>
                            <a:cxnLst/>
                            <a:rect l="0" t="0" r="0" b="0"/>
                            <a:pathLst>
                              <a:path w="47403" h="77785">
                                <a:moveTo>
                                  <a:pt x="8372" y="0"/>
                                </a:moveTo>
                                <a:cubicBezTo>
                                  <a:pt x="17640" y="76"/>
                                  <a:pt x="24234" y="114"/>
                                  <a:pt x="28156" y="114"/>
                                </a:cubicBezTo>
                                <a:cubicBezTo>
                                  <a:pt x="33412" y="114"/>
                                  <a:pt x="39829" y="76"/>
                                  <a:pt x="47403" y="0"/>
                                </a:cubicBezTo>
                                <a:cubicBezTo>
                                  <a:pt x="46340" y="6933"/>
                                  <a:pt x="45277" y="13866"/>
                                  <a:pt x="44212" y="20800"/>
                                </a:cubicBezTo>
                                <a:cubicBezTo>
                                  <a:pt x="42663" y="36262"/>
                                  <a:pt x="41113" y="51723"/>
                                  <a:pt x="39562" y="67186"/>
                                </a:cubicBezTo>
                                <a:cubicBezTo>
                                  <a:pt x="39385" y="70719"/>
                                  <a:pt x="39207" y="74252"/>
                                  <a:pt x="39031" y="77785"/>
                                </a:cubicBezTo>
                                <a:cubicBezTo>
                                  <a:pt x="31723" y="77708"/>
                                  <a:pt x="25531" y="77670"/>
                                  <a:pt x="20451" y="77670"/>
                                </a:cubicBezTo>
                                <a:cubicBezTo>
                                  <a:pt x="18758" y="77670"/>
                                  <a:pt x="11940" y="77708"/>
                                  <a:pt x="0" y="77785"/>
                                </a:cubicBezTo>
                                <a:cubicBezTo>
                                  <a:pt x="1329" y="71365"/>
                                  <a:pt x="2945" y="59824"/>
                                  <a:pt x="4850" y="43166"/>
                                </a:cubicBezTo>
                                <a:cubicBezTo>
                                  <a:pt x="6757" y="26508"/>
                                  <a:pt x="7930" y="12119"/>
                                  <a:pt x="8372"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3" name="Shape 213"/>
                        <wps:cNvSpPr/>
                        <wps:spPr>
                          <a:xfrm>
                            <a:off x="1792224" y="416834"/>
                            <a:ext cx="119377" cy="79153"/>
                          </a:xfrm>
                          <a:custGeom>
                            <a:avLst/>
                            <a:gdLst/>
                            <a:ahLst/>
                            <a:cxnLst/>
                            <a:rect l="0" t="0" r="0" b="0"/>
                            <a:pathLst>
                              <a:path w="119377" h="79153">
                                <a:moveTo>
                                  <a:pt x="77526" y="0"/>
                                </a:moveTo>
                                <a:cubicBezTo>
                                  <a:pt x="88133" y="76"/>
                                  <a:pt x="94952" y="114"/>
                                  <a:pt x="97983" y="114"/>
                                </a:cubicBezTo>
                                <a:cubicBezTo>
                                  <a:pt x="101549" y="114"/>
                                  <a:pt x="108680" y="76"/>
                                  <a:pt x="119377" y="0"/>
                                </a:cubicBezTo>
                                <a:cubicBezTo>
                                  <a:pt x="118177" y="8155"/>
                                  <a:pt x="116978" y="16309"/>
                                  <a:pt x="115778" y="24464"/>
                                </a:cubicBezTo>
                                <a:cubicBezTo>
                                  <a:pt x="115067" y="30357"/>
                                  <a:pt x="114311" y="38436"/>
                                  <a:pt x="113512" y="48701"/>
                                </a:cubicBezTo>
                                <a:cubicBezTo>
                                  <a:pt x="112978" y="55734"/>
                                  <a:pt x="112088" y="60544"/>
                                  <a:pt x="110842" y="63128"/>
                                </a:cubicBezTo>
                                <a:cubicBezTo>
                                  <a:pt x="109951" y="65105"/>
                                  <a:pt x="108571" y="66854"/>
                                  <a:pt x="106702" y="68374"/>
                                </a:cubicBezTo>
                                <a:cubicBezTo>
                                  <a:pt x="105011" y="69743"/>
                                  <a:pt x="102918" y="70960"/>
                                  <a:pt x="100424" y="72024"/>
                                </a:cubicBezTo>
                                <a:cubicBezTo>
                                  <a:pt x="97486" y="73240"/>
                                  <a:pt x="93925" y="74324"/>
                                  <a:pt x="89742" y="75275"/>
                                </a:cubicBezTo>
                                <a:cubicBezTo>
                                  <a:pt x="84312" y="76529"/>
                                  <a:pt x="78524" y="77461"/>
                                  <a:pt x="72380" y="78070"/>
                                </a:cubicBezTo>
                                <a:cubicBezTo>
                                  <a:pt x="65526" y="78792"/>
                                  <a:pt x="58092" y="79153"/>
                                  <a:pt x="50079" y="79153"/>
                                </a:cubicBezTo>
                                <a:cubicBezTo>
                                  <a:pt x="36456" y="79153"/>
                                  <a:pt x="20565" y="78298"/>
                                  <a:pt x="2404" y="76588"/>
                                </a:cubicBezTo>
                                <a:cubicBezTo>
                                  <a:pt x="1869" y="72237"/>
                                  <a:pt x="1068" y="67718"/>
                                  <a:pt x="0" y="63026"/>
                                </a:cubicBezTo>
                                <a:cubicBezTo>
                                  <a:pt x="9703" y="64371"/>
                                  <a:pt x="17337" y="65287"/>
                                  <a:pt x="22901" y="65774"/>
                                </a:cubicBezTo>
                                <a:cubicBezTo>
                                  <a:pt x="28465" y="66259"/>
                                  <a:pt x="33828" y="66502"/>
                                  <a:pt x="38991" y="66502"/>
                                </a:cubicBezTo>
                                <a:cubicBezTo>
                                  <a:pt x="43175" y="66502"/>
                                  <a:pt x="47226" y="66255"/>
                                  <a:pt x="51143" y="65760"/>
                                </a:cubicBezTo>
                                <a:cubicBezTo>
                                  <a:pt x="54614" y="65342"/>
                                  <a:pt x="57686" y="64791"/>
                                  <a:pt x="60357" y="64105"/>
                                </a:cubicBezTo>
                                <a:cubicBezTo>
                                  <a:pt x="62315" y="63534"/>
                                  <a:pt x="63961" y="62907"/>
                                  <a:pt x="65297" y="62223"/>
                                </a:cubicBezTo>
                                <a:cubicBezTo>
                                  <a:pt x="67255" y="61233"/>
                                  <a:pt x="68858" y="60092"/>
                                  <a:pt x="70104" y="58799"/>
                                </a:cubicBezTo>
                                <a:cubicBezTo>
                                  <a:pt x="71350" y="57429"/>
                                  <a:pt x="72329" y="55565"/>
                                  <a:pt x="73041" y="53205"/>
                                </a:cubicBezTo>
                                <a:cubicBezTo>
                                  <a:pt x="74008" y="50088"/>
                                  <a:pt x="74843" y="44917"/>
                                  <a:pt x="75547" y="37694"/>
                                </a:cubicBezTo>
                                <a:cubicBezTo>
                                  <a:pt x="76074" y="32029"/>
                                  <a:pt x="76558" y="25681"/>
                                  <a:pt x="76997" y="18648"/>
                                </a:cubicBezTo>
                                <a:cubicBezTo>
                                  <a:pt x="77349" y="12754"/>
                                  <a:pt x="77526" y="6539"/>
                                  <a:pt x="77526"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4" name="Shape 214"/>
                        <wps:cNvSpPr/>
                        <wps:spPr>
                          <a:xfrm>
                            <a:off x="2907647" y="481685"/>
                            <a:ext cx="55014" cy="14302"/>
                          </a:xfrm>
                          <a:custGeom>
                            <a:avLst/>
                            <a:gdLst/>
                            <a:ahLst/>
                            <a:cxnLst/>
                            <a:rect l="0" t="0" r="0" b="0"/>
                            <a:pathLst>
                              <a:path w="55014" h="14302">
                                <a:moveTo>
                                  <a:pt x="55014" y="0"/>
                                </a:moveTo>
                                <a:cubicBezTo>
                                  <a:pt x="53857" y="2240"/>
                                  <a:pt x="52210" y="6267"/>
                                  <a:pt x="50074" y="12080"/>
                                </a:cubicBezTo>
                                <a:cubicBezTo>
                                  <a:pt x="40460" y="12953"/>
                                  <a:pt x="32359" y="13543"/>
                                  <a:pt x="25771" y="13846"/>
                                </a:cubicBezTo>
                                <a:cubicBezTo>
                                  <a:pt x="19184" y="14150"/>
                                  <a:pt x="12552" y="14302"/>
                                  <a:pt x="5875" y="14302"/>
                                </a:cubicBezTo>
                                <a:lnTo>
                                  <a:pt x="0" y="14024"/>
                                </a:lnTo>
                                <a:lnTo>
                                  <a:pt x="0" y="3137"/>
                                </a:lnTo>
                                <a:lnTo>
                                  <a:pt x="9480" y="3760"/>
                                </a:lnTo>
                                <a:cubicBezTo>
                                  <a:pt x="15623" y="3760"/>
                                  <a:pt x="22277" y="3476"/>
                                  <a:pt x="29443" y="2905"/>
                                </a:cubicBezTo>
                                <a:cubicBezTo>
                                  <a:pt x="36609" y="2336"/>
                                  <a:pt x="45134" y="1367"/>
                                  <a:pt x="55014"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5" name="Shape 215"/>
                        <wps:cNvSpPr/>
                        <wps:spPr>
                          <a:xfrm>
                            <a:off x="2990394" y="435440"/>
                            <a:ext cx="74911" cy="60546"/>
                          </a:xfrm>
                          <a:custGeom>
                            <a:avLst/>
                            <a:gdLst/>
                            <a:ahLst/>
                            <a:cxnLst/>
                            <a:rect l="0" t="0" r="0" b="0"/>
                            <a:pathLst>
                              <a:path w="74911" h="60546">
                                <a:moveTo>
                                  <a:pt x="74911" y="0"/>
                                </a:moveTo>
                                <a:lnTo>
                                  <a:pt x="74911" y="11814"/>
                                </a:lnTo>
                                <a:lnTo>
                                  <a:pt x="56086" y="14017"/>
                                </a:lnTo>
                                <a:cubicBezTo>
                                  <a:pt x="50010" y="15633"/>
                                  <a:pt x="45486" y="18036"/>
                                  <a:pt x="42514" y="21226"/>
                                </a:cubicBezTo>
                                <a:cubicBezTo>
                                  <a:pt x="39543" y="24418"/>
                                  <a:pt x="38057" y="27893"/>
                                  <a:pt x="38057" y="31655"/>
                                </a:cubicBezTo>
                                <a:cubicBezTo>
                                  <a:pt x="38057" y="34960"/>
                                  <a:pt x="39276" y="37904"/>
                                  <a:pt x="41716" y="40488"/>
                                </a:cubicBezTo>
                                <a:cubicBezTo>
                                  <a:pt x="44154" y="43072"/>
                                  <a:pt x="48146" y="45161"/>
                                  <a:pt x="53689" y="46756"/>
                                </a:cubicBezTo>
                                <a:cubicBezTo>
                                  <a:pt x="59233" y="48352"/>
                                  <a:pt x="65819" y="49149"/>
                                  <a:pt x="73449" y="49149"/>
                                </a:cubicBezTo>
                                <a:lnTo>
                                  <a:pt x="74911" y="48973"/>
                                </a:lnTo>
                                <a:lnTo>
                                  <a:pt x="74911" y="60444"/>
                                </a:lnTo>
                                <a:lnTo>
                                  <a:pt x="73443" y="60546"/>
                                </a:lnTo>
                                <a:cubicBezTo>
                                  <a:pt x="63116" y="60546"/>
                                  <a:pt x="53302" y="59891"/>
                                  <a:pt x="43999" y="58581"/>
                                </a:cubicBezTo>
                                <a:cubicBezTo>
                                  <a:pt x="34696" y="57270"/>
                                  <a:pt x="26751" y="55304"/>
                                  <a:pt x="20164" y="52683"/>
                                </a:cubicBezTo>
                                <a:cubicBezTo>
                                  <a:pt x="13576" y="50062"/>
                                  <a:pt x="8568" y="46870"/>
                                  <a:pt x="5141" y="43109"/>
                                </a:cubicBezTo>
                                <a:cubicBezTo>
                                  <a:pt x="1715" y="39348"/>
                                  <a:pt x="0" y="35416"/>
                                  <a:pt x="0" y="31313"/>
                                </a:cubicBezTo>
                                <a:cubicBezTo>
                                  <a:pt x="0" y="27134"/>
                                  <a:pt x="1558" y="23145"/>
                                  <a:pt x="4673" y="19347"/>
                                </a:cubicBezTo>
                                <a:cubicBezTo>
                                  <a:pt x="7790" y="15547"/>
                                  <a:pt x="12663" y="12166"/>
                                  <a:pt x="19295" y="9203"/>
                                </a:cubicBezTo>
                                <a:cubicBezTo>
                                  <a:pt x="25927" y="6239"/>
                                  <a:pt x="34407" y="3941"/>
                                  <a:pt x="44733" y="2307"/>
                                </a:cubicBezTo>
                                <a:lnTo>
                                  <a:pt x="74911" y="0"/>
                                </a:ln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7" name="Shape 217"/>
                        <wps:cNvSpPr/>
                        <wps:spPr>
                          <a:xfrm>
                            <a:off x="3231902" y="435440"/>
                            <a:ext cx="74912" cy="60546"/>
                          </a:xfrm>
                          <a:custGeom>
                            <a:avLst/>
                            <a:gdLst/>
                            <a:ahLst/>
                            <a:cxnLst/>
                            <a:rect l="0" t="0" r="0" b="0"/>
                            <a:pathLst>
                              <a:path w="74912" h="60546">
                                <a:moveTo>
                                  <a:pt x="74912" y="0"/>
                                </a:moveTo>
                                <a:lnTo>
                                  <a:pt x="74912" y="11814"/>
                                </a:lnTo>
                                <a:lnTo>
                                  <a:pt x="56086" y="14017"/>
                                </a:lnTo>
                                <a:cubicBezTo>
                                  <a:pt x="50010" y="15633"/>
                                  <a:pt x="45486" y="18036"/>
                                  <a:pt x="42514" y="21226"/>
                                </a:cubicBezTo>
                                <a:cubicBezTo>
                                  <a:pt x="39543" y="24418"/>
                                  <a:pt x="38057" y="27893"/>
                                  <a:pt x="38057" y="31655"/>
                                </a:cubicBezTo>
                                <a:cubicBezTo>
                                  <a:pt x="38057" y="34960"/>
                                  <a:pt x="39276" y="37904"/>
                                  <a:pt x="41716" y="40488"/>
                                </a:cubicBezTo>
                                <a:cubicBezTo>
                                  <a:pt x="44154" y="43072"/>
                                  <a:pt x="48146" y="45161"/>
                                  <a:pt x="53689" y="46756"/>
                                </a:cubicBezTo>
                                <a:cubicBezTo>
                                  <a:pt x="59233" y="48352"/>
                                  <a:pt x="65819" y="49149"/>
                                  <a:pt x="73449" y="49149"/>
                                </a:cubicBezTo>
                                <a:lnTo>
                                  <a:pt x="74912" y="48973"/>
                                </a:lnTo>
                                <a:lnTo>
                                  <a:pt x="74912" y="60444"/>
                                </a:lnTo>
                                <a:lnTo>
                                  <a:pt x="73443" y="60546"/>
                                </a:lnTo>
                                <a:cubicBezTo>
                                  <a:pt x="63117" y="60546"/>
                                  <a:pt x="53302" y="59891"/>
                                  <a:pt x="43999" y="58581"/>
                                </a:cubicBezTo>
                                <a:cubicBezTo>
                                  <a:pt x="34696" y="57270"/>
                                  <a:pt x="26751" y="55304"/>
                                  <a:pt x="20164" y="52683"/>
                                </a:cubicBezTo>
                                <a:cubicBezTo>
                                  <a:pt x="13576" y="50062"/>
                                  <a:pt x="8569" y="46870"/>
                                  <a:pt x="5141" y="43109"/>
                                </a:cubicBezTo>
                                <a:cubicBezTo>
                                  <a:pt x="1715" y="39348"/>
                                  <a:pt x="0" y="35416"/>
                                  <a:pt x="0" y="31313"/>
                                </a:cubicBezTo>
                                <a:cubicBezTo>
                                  <a:pt x="0" y="27134"/>
                                  <a:pt x="1558" y="23145"/>
                                  <a:pt x="4674" y="19347"/>
                                </a:cubicBezTo>
                                <a:cubicBezTo>
                                  <a:pt x="7790" y="15547"/>
                                  <a:pt x="12663" y="12166"/>
                                  <a:pt x="19295" y="9203"/>
                                </a:cubicBezTo>
                                <a:cubicBezTo>
                                  <a:pt x="25927" y="6239"/>
                                  <a:pt x="34407" y="3941"/>
                                  <a:pt x="44733" y="2307"/>
                                </a:cubicBezTo>
                                <a:lnTo>
                                  <a:pt x="74912" y="0"/>
                                </a:ln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8" name="Shape 218"/>
                        <wps:cNvSpPr/>
                        <wps:spPr>
                          <a:xfrm>
                            <a:off x="3065306" y="435297"/>
                            <a:ext cx="74912" cy="60587"/>
                          </a:xfrm>
                          <a:custGeom>
                            <a:avLst/>
                            <a:gdLst/>
                            <a:ahLst/>
                            <a:cxnLst/>
                            <a:rect l="0" t="0" r="0" b="0"/>
                            <a:pathLst>
                              <a:path w="74912" h="60587">
                                <a:moveTo>
                                  <a:pt x="1869" y="0"/>
                                </a:moveTo>
                                <a:cubicBezTo>
                                  <a:pt x="12107" y="0"/>
                                  <a:pt x="21921" y="655"/>
                                  <a:pt x="31313" y="1966"/>
                                </a:cubicBezTo>
                                <a:cubicBezTo>
                                  <a:pt x="40706" y="3277"/>
                                  <a:pt x="48672" y="5214"/>
                                  <a:pt x="55215" y="7779"/>
                                </a:cubicBezTo>
                                <a:cubicBezTo>
                                  <a:pt x="61758" y="10343"/>
                                  <a:pt x="66677" y="13477"/>
                                  <a:pt x="69970" y="17180"/>
                                </a:cubicBezTo>
                                <a:cubicBezTo>
                                  <a:pt x="73265" y="20886"/>
                                  <a:pt x="74911" y="24789"/>
                                  <a:pt x="74912" y="28891"/>
                                </a:cubicBezTo>
                                <a:cubicBezTo>
                                  <a:pt x="74911" y="33222"/>
                                  <a:pt x="73176" y="37402"/>
                                  <a:pt x="69704" y="41428"/>
                                </a:cubicBezTo>
                                <a:cubicBezTo>
                                  <a:pt x="66231" y="45456"/>
                                  <a:pt x="61202" y="48940"/>
                                  <a:pt x="54614" y="51886"/>
                                </a:cubicBezTo>
                                <a:cubicBezTo>
                                  <a:pt x="48027" y="54830"/>
                                  <a:pt x="39815" y="57033"/>
                                  <a:pt x="29978" y="58496"/>
                                </a:cubicBezTo>
                                <a:lnTo>
                                  <a:pt x="0" y="60587"/>
                                </a:lnTo>
                                <a:lnTo>
                                  <a:pt x="0" y="49116"/>
                                </a:lnTo>
                                <a:lnTo>
                                  <a:pt x="19091" y="46813"/>
                                </a:lnTo>
                                <a:cubicBezTo>
                                  <a:pt x="24991" y="45162"/>
                                  <a:pt x="29425" y="42729"/>
                                  <a:pt x="32397" y="39520"/>
                                </a:cubicBezTo>
                                <a:cubicBezTo>
                                  <a:pt x="35369" y="36309"/>
                                  <a:pt x="36855" y="32766"/>
                                  <a:pt x="36855" y="28891"/>
                                </a:cubicBezTo>
                                <a:cubicBezTo>
                                  <a:pt x="36855" y="25738"/>
                                  <a:pt x="35702" y="22870"/>
                                  <a:pt x="33396" y="20287"/>
                                </a:cubicBezTo>
                                <a:cubicBezTo>
                                  <a:pt x="31089" y="17704"/>
                                  <a:pt x="27208" y="15632"/>
                                  <a:pt x="21753" y="14075"/>
                                </a:cubicBezTo>
                                <a:cubicBezTo>
                                  <a:pt x="16297" y="12519"/>
                                  <a:pt x="9668" y="11739"/>
                                  <a:pt x="1864" y="11739"/>
                                </a:cubicBezTo>
                                <a:lnTo>
                                  <a:pt x="0" y="11957"/>
                                </a:lnTo>
                                <a:lnTo>
                                  <a:pt x="0" y="143"/>
                                </a:lnTo>
                                <a:lnTo>
                                  <a:pt x="1869" y="0"/>
                                </a:ln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19" name="Shape 219"/>
                        <wps:cNvSpPr/>
                        <wps:spPr>
                          <a:xfrm>
                            <a:off x="3164744" y="416834"/>
                            <a:ext cx="47404" cy="77785"/>
                          </a:xfrm>
                          <a:custGeom>
                            <a:avLst/>
                            <a:gdLst/>
                            <a:ahLst/>
                            <a:cxnLst/>
                            <a:rect l="0" t="0" r="0" b="0"/>
                            <a:pathLst>
                              <a:path w="47404" h="77785">
                                <a:moveTo>
                                  <a:pt x="8373" y="0"/>
                                </a:moveTo>
                                <a:cubicBezTo>
                                  <a:pt x="17640" y="76"/>
                                  <a:pt x="24235" y="114"/>
                                  <a:pt x="28156" y="114"/>
                                </a:cubicBezTo>
                                <a:cubicBezTo>
                                  <a:pt x="33412" y="114"/>
                                  <a:pt x="39828" y="76"/>
                                  <a:pt x="47404" y="0"/>
                                </a:cubicBezTo>
                                <a:cubicBezTo>
                                  <a:pt x="46340" y="6933"/>
                                  <a:pt x="45277" y="13866"/>
                                  <a:pt x="44214" y="20800"/>
                                </a:cubicBezTo>
                                <a:cubicBezTo>
                                  <a:pt x="42663" y="36262"/>
                                  <a:pt x="41112" y="51723"/>
                                  <a:pt x="39563" y="67186"/>
                                </a:cubicBezTo>
                                <a:cubicBezTo>
                                  <a:pt x="39385" y="70719"/>
                                  <a:pt x="39207" y="74252"/>
                                  <a:pt x="39031" y="77785"/>
                                </a:cubicBezTo>
                                <a:cubicBezTo>
                                  <a:pt x="31723" y="77708"/>
                                  <a:pt x="25531" y="77670"/>
                                  <a:pt x="20451" y="77670"/>
                                </a:cubicBezTo>
                                <a:cubicBezTo>
                                  <a:pt x="18758" y="77670"/>
                                  <a:pt x="11940" y="77708"/>
                                  <a:pt x="0" y="77785"/>
                                </a:cubicBezTo>
                                <a:cubicBezTo>
                                  <a:pt x="1328" y="71365"/>
                                  <a:pt x="2945" y="59824"/>
                                  <a:pt x="4850" y="43166"/>
                                </a:cubicBezTo>
                                <a:cubicBezTo>
                                  <a:pt x="6756" y="26508"/>
                                  <a:pt x="7930" y="12119"/>
                                  <a:pt x="8373"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20" name="Shape 220"/>
                        <wps:cNvSpPr/>
                        <wps:spPr>
                          <a:xfrm>
                            <a:off x="3415732" y="506644"/>
                            <a:ext cx="60565" cy="15550"/>
                          </a:xfrm>
                          <a:custGeom>
                            <a:avLst/>
                            <a:gdLst/>
                            <a:ahLst/>
                            <a:cxnLst/>
                            <a:rect l="0" t="0" r="0" b="0"/>
                            <a:pathLst>
                              <a:path w="60565" h="15550">
                                <a:moveTo>
                                  <a:pt x="0" y="0"/>
                                </a:moveTo>
                                <a:cubicBezTo>
                                  <a:pt x="20029" y="2811"/>
                                  <a:pt x="37389" y="4217"/>
                                  <a:pt x="52078" y="4217"/>
                                </a:cubicBezTo>
                                <a:lnTo>
                                  <a:pt x="60565" y="3746"/>
                                </a:lnTo>
                                <a:lnTo>
                                  <a:pt x="60565" y="15550"/>
                                </a:lnTo>
                                <a:lnTo>
                                  <a:pt x="35517" y="14930"/>
                                </a:lnTo>
                                <a:cubicBezTo>
                                  <a:pt x="25191" y="14474"/>
                                  <a:pt x="13931" y="13619"/>
                                  <a:pt x="1736" y="12366"/>
                                </a:cubicBezTo>
                                <a:cubicBezTo>
                                  <a:pt x="1157" y="8244"/>
                                  <a:pt x="579" y="4121"/>
                                  <a:pt x="0"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21" name="Shape 221"/>
                        <wps:cNvSpPr/>
                        <wps:spPr>
                          <a:xfrm>
                            <a:off x="3402380" y="436140"/>
                            <a:ext cx="73917" cy="59334"/>
                          </a:xfrm>
                          <a:custGeom>
                            <a:avLst/>
                            <a:gdLst/>
                            <a:ahLst/>
                            <a:cxnLst/>
                            <a:rect l="0" t="0" r="0" b="0"/>
                            <a:pathLst>
                              <a:path w="73917" h="59334">
                                <a:moveTo>
                                  <a:pt x="73917" y="0"/>
                                </a:moveTo>
                                <a:lnTo>
                                  <a:pt x="73917" y="12353"/>
                                </a:lnTo>
                                <a:lnTo>
                                  <a:pt x="60628" y="13608"/>
                                </a:lnTo>
                                <a:cubicBezTo>
                                  <a:pt x="53060" y="15415"/>
                                  <a:pt x="47228" y="18049"/>
                                  <a:pt x="43132" y="21512"/>
                                </a:cubicBezTo>
                                <a:cubicBezTo>
                                  <a:pt x="39036" y="24974"/>
                                  <a:pt x="36988" y="28646"/>
                                  <a:pt x="36988" y="32527"/>
                                </a:cubicBezTo>
                                <a:cubicBezTo>
                                  <a:pt x="36988" y="35380"/>
                                  <a:pt x="38235" y="38035"/>
                                  <a:pt x="40728" y="40488"/>
                                </a:cubicBezTo>
                                <a:cubicBezTo>
                                  <a:pt x="43221" y="42943"/>
                                  <a:pt x="47117" y="44797"/>
                                  <a:pt x="52415" y="46054"/>
                                </a:cubicBezTo>
                                <a:cubicBezTo>
                                  <a:pt x="57713" y="47310"/>
                                  <a:pt x="63567" y="47937"/>
                                  <a:pt x="69978" y="47937"/>
                                </a:cubicBezTo>
                                <a:lnTo>
                                  <a:pt x="73917" y="47655"/>
                                </a:lnTo>
                                <a:lnTo>
                                  <a:pt x="73917" y="58518"/>
                                </a:lnTo>
                                <a:lnTo>
                                  <a:pt x="57818" y="59334"/>
                                </a:lnTo>
                                <a:cubicBezTo>
                                  <a:pt x="49985" y="59334"/>
                                  <a:pt x="42551" y="58812"/>
                                  <a:pt x="35520" y="57767"/>
                                </a:cubicBezTo>
                                <a:cubicBezTo>
                                  <a:pt x="28486" y="56723"/>
                                  <a:pt x="22233" y="55080"/>
                                  <a:pt x="16758" y="52838"/>
                                </a:cubicBezTo>
                                <a:cubicBezTo>
                                  <a:pt x="11283" y="50596"/>
                                  <a:pt x="7121" y="47775"/>
                                  <a:pt x="4272" y="44376"/>
                                </a:cubicBezTo>
                                <a:cubicBezTo>
                                  <a:pt x="1424" y="40975"/>
                                  <a:pt x="0" y="37433"/>
                                  <a:pt x="0" y="33747"/>
                                </a:cubicBezTo>
                                <a:cubicBezTo>
                                  <a:pt x="0" y="28466"/>
                                  <a:pt x="2337" y="23471"/>
                                  <a:pt x="7010" y="18760"/>
                                </a:cubicBezTo>
                                <a:cubicBezTo>
                                  <a:pt x="11684" y="14050"/>
                                  <a:pt x="18538" y="10175"/>
                                  <a:pt x="27574" y="7135"/>
                                </a:cubicBezTo>
                                <a:cubicBezTo>
                                  <a:pt x="36609" y="4097"/>
                                  <a:pt x="46269" y="2006"/>
                                  <a:pt x="56551" y="867"/>
                                </a:cubicBezTo>
                                <a:lnTo>
                                  <a:pt x="73917" y="0"/>
                                </a:ln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22" name="Shape 222"/>
                        <wps:cNvSpPr/>
                        <wps:spPr>
                          <a:xfrm>
                            <a:off x="3306814" y="435297"/>
                            <a:ext cx="74912" cy="60587"/>
                          </a:xfrm>
                          <a:custGeom>
                            <a:avLst/>
                            <a:gdLst/>
                            <a:ahLst/>
                            <a:cxnLst/>
                            <a:rect l="0" t="0" r="0" b="0"/>
                            <a:pathLst>
                              <a:path w="74912" h="60587">
                                <a:moveTo>
                                  <a:pt x="1869" y="0"/>
                                </a:moveTo>
                                <a:cubicBezTo>
                                  <a:pt x="12106" y="0"/>
                                  <a:pt x="21921" y="655"/>
                                  <a:pt x="31312" y="1966"/>
                                </a:cubicBezTo>
                                <a:cubicBezTo>
                                  <a:pt x="40704" y="3277"/>
                                  <a:pt x="48672" y="5214"/>
                                  <a:pt x="55215" y="7779"/>
                                </a:cubicBezTo>
                                <a:cubicBezTo>
                                  <a:pt x="61758" y="10343"/>
                                  <a:pt x="66677" y="13477"/>
                                  <a:pt x="69970" y="17180"/>
                                </a:cubicBezTo>
                                <a:cubicBezTo>
                                  <a:pt x="73265" y="20886"/>
                                  <a:pt x="74912" y="24789"/>
                                  <a:pt x="74912" y="28891"/>
                                </a:cubicBezTo>
                                <a:cubicBezTo>
                                  <a:pt x="74912" y="33222"/>
                                  <a:pt x="73175" y="37402"/>
                                  <a:pt x="69703" y="41428"/>
                                </a:cubicBezTo>
                                <a:cubicBezTo>
                                  <a:pt x="66231" y="45456"/>
                                  <a:pt x="61202" y="48940"/>
                                  <a:pt x="54614" y="51886"/>
                                </a:cubicBezTo>
                                <a:cubicBezTo>
                                  <a:pt x="48027" y="54830"/>
                                  <a:pt x="39815" y="57033"/>
                                  <a:pt x="29978" y="58496"/>
                                </a:cubicBezTo>
                                <a:lnTo>
                                  <a:pt x="0" y="60587"/>
                                </a:lnTo>
                                <a:lnTo>
                                  <a:pt x="0" y="49116"/>
                                </a:lnTo>
                                <a:lnTo>
                                  <a:pt x="19091" y="46813"/>
                                </a:lnTo>
                                <a:cubicBezTo>
                                  <a:pt x="24990" y="45162"/>
                                  <a:pt x="29425" y="42729"/>
                                  <a:pt x="32397" y="39520"/>
                                </a:cubicBezTo>
                                <a:cubicBezTo>
                                  <a:pt x="35369" y="36309"/>
                                  <a:pt x="36855" y="32766"/>
                                  <a:pt x="36855" y="28891"/>
                                </a:cubicBezTo>
                                <a:cubicBezTo>
                                  <a:pt x="36855" y="25738"/>
                                  <a:pt x="35702" y="22870"/>
                                  <a:pt x="33395" y="20287"/>
                                </a:cubicBezTo>
                                <a:cubicBezTo>
                                  <a:pt x="31089" y="17704"/>
                                  <a:pt x="27208" y="15632"/>
                                  <a:pt x="21753" y="14075"/>
                                </a:cubicBezTo>
                                <a:cubicBezTo>
                                  <a:pt x="16297" y="12519"/>
                                  <a:pt x="9668" y="11739"/>
                                  <a:pt x="1864" y="11739"/>
                                </a:cubicBezTo>
                                <a:lnTo>
                                  <a:pt x="0" y="11957"/>
                                </a:lnTo>
                                <a:lnTo>
                                  <a:pt x="0" y="143"/>
                                </a:lnTo>
                                <a:lnTo>
                                  <a:pt x="1869" y="0"/>
                                </a:ln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23" name="Shape 223"/>
                        <wps:cNvSpPr/>
                        <wps:spPr>
                          <a:xfrm>
                            <a:off x="3580147" y="436666"/>
                            <a:ext cx="45533" cy="57954"/>
                          </a:xfrm>
                          <a:custGeom>
                            <a:avLst/>
                            <a:gdLst/>
                            <a:ahLst/>
                            <a:cxnLst/>
                            <a:rect l="0" t="0" r="0" b="0"/>
                            <a:pathLst>
                              <a:path w="45533" h="57954">
                                <a:moveTo>
                                  <a:pt x="6647" y="0"/>
                                </a:moveTo>
                                <a:cubicBezTo>
                                  <a:pt x="15319" y="76"/>
                                  <a:pt x="21821" y="114"/>
                                  <a:pt x="26157" y="114"/>
                                </a:cubicBezTo>
                                <a:cubicBezTo>
                                  <a:pt x="30138" y="114"/>
                                  <a:pt x="36596" y="76"/>
                                  <a:pt x="45533" y="0"/>
                                </a:cubicBezTo>
                                <a:cubicBezTo>
                                  <a:pt x="44331" y="6610"/>
                                  <a:pt x="43363" y="12915"/>
                                  <a:pt x="42633" y="18919"/>
                                </a:cubicBezTo>
                                <a:cubicBezTo>
                                  <a:pt x="41901" y="24921"/>
                                  <a:pt x="41364" y="31798"/>
                                  <a:pt x="41021" y="39547"/>
                                </a:cubicBezTo>
                                <a:cubicBezTo>
                                  <a:pt x="40677" y="47297"/>
                                  <a:pt x="40505" y="53432"/>
                                  <a:pt x="40505" y="57954"/>
                                </a:cubicBezTo>
                                <a:cubicBezTo>
                                  <a:pt x="32395" y="57877"/>
                                  <a:pt x="25889" y="57839"/>
                                  <a:pt x="20987" y="57839"/>
                                </a:cubicBezTo>
                                <a:cubicBezTo>
                                  <a:pt x="16354" y="57839"/>
                                  <a:pt x="9357" y="57877"/>
                                  <a:pt x="0" y="57954"/>
                                </a:cubicBezTo>
                                <a:cubicBezTo>
                                  <a:pt x="1357" y="52255"/>
                                  <a:pt x="2305" y="47488"/>
                                  <a:pt x="2848" y="43651"/>
                                </a:cubicBezTo>
                                <a:cubicBezTo>
                                  <a:pt x="3753" y="37571"/>
                                  <a:pt x="4545" y="30562"/>
                                  <a:pt x="5222" y="22622"/>
                                </a:cubicBezTo>
                                <a:cubicBezTo>
                                  <a:pt x="5902" y="14682"/>
                                  <a:pt x="6376" y="7142"/>
                                  <a:pt x="6647"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24" name="Shape 224"/>
                        <wps:cNvSpPr/>
                        <wps:spPr>
                          <a:xfrm>
                            <a:off x="3476297" y="435297"/>
                            <a:ext cx="75505" cy="86960"/>
                          </a:xfrm>
                          <a:custGeom>
                            <a:avLst/>
                            <a:gdLst/>
                            <a:ahLst/>
                            <a:cxnLst/>
                            <a:rect l="0" t="0" r="0" b="0"/>
                            <a:pathLst>
                              <a:path w="75505" h="86960">
                                <a:moveTo>
                                  <a:pt x="16884" y="0"/>
                                </a:moveTo>
                                <a:cubicBezTo>
                                  <a:pt x="23827" y="0"/>
                                  <a:pt x="31706" y="181"/>
                                  <a:pt x="40519" y="541"/>
                                </a:cubicBezTo>
                                <a:cubicBezTo>
                                  <a:pt x="49333" y="901"/>
                                  <a:pt x="60994" y="1633"/>
                                  <a:pt x="75505" y="2735"/>
                                </a:cubicBezTo>
                                <a:cubicBezTo>
                                  <a:pt x="74478" y="8753"/>
                                  <a:pt x="73454" y="14770"/>
                                  <a:pt x="72429" y="20787"/>
                                </a:cubicBezTo>
                                <a:cubicBezTo>
                                  <a:pt x="71493" y="28324"/>
                                  <a:pt x="70558" y="35860"/>
                                  <a:pt x="69622" y="43396"/>
                                </a:cubicBezTo>
                                <a:cubicBezTo>
                                  <a:pt x="69265" y="50209"/>
                                  <a:pt x="68910" y="57024"/>
                                  <a:pt x="68553" y="63839"/>
                                </a:cubicBezTo>
                                <a:cubicBezTo>
                                  <a:pt x="68285" y="66154"/>
                                  <a:pt x="67618" y="68384"/>
                                  <a:pt x="66549" y="70531"/>
                                </a:cubicBezTo>
                                <a:cubicBezTo>
                                  <a:pt x="65481" y="72675"/>
                                  <a:pt x="63790" y="74611"/>
                                  <a:pt x="61475" y="76340"/>
                                </a:cubicBezTo>
                                <a:cubicBezTo>
                                  <a:pt x="59161" y="78067"/>
                                  <a:pt x="56224" y="79594"/>
                                  <a:pt x="52664" y="80923"/>
                                </a:cubicBezTo>
                                <a:cubicBezTo>
                                  <a:pt x="49103" y="82252"/>
                                  <a:pt x="45076" y="83324"/>
                                  <a:pt x="40580" y="84141"/>
                                </a:cubicBezTo>
                                <a:cubicBezTo>
                                  <a:pt x="36084" y="84957"/>
                                  <a:pt x="30520" y="85631"/>
                                  <a:pt x="23889" y="86162"/>
                                </a:cubicBezTo>
                                <a:cubicBezTo>
                                  <a:pt x="17257" y="86694"/>
                                  <a:pt x="10158" y="86960"/>
                                  <a:pt x="2591" y="86960"/>
                                </a:cubicBezTo>
                                <a:lnTo>
                                  <a:pt x="0" y="86896"/>
                                </a:lnTo>
                                <a:lnTo>
                                  <a:pt x="0" y="75092"/>
                                </a:lnTo>
                                <a:lnTo>
                                  <a:pt x="7403" y="74681"/>
                                </a:lnTo>
                                <a:cubicBezTo>
                                  <a:pt x="12388" y="74093"/>
                                  <a:pt x="16573" y="73241"/>
                                  <a:pt x="19955" y="72124"/>
                                </a:cubicBezTo>
                                <a:cubicBezTo>
                                  <a:pt x="23338" y="71004"/>
                                  <a:pt x="25963" y="69488"/>
                                  <a:pt x="27833" y="67574"/>
                                </a:cubicBezTo>
                                <a:cubicBezTo>
                                  <a:pt x="29704" y="65660"/>
                                  <a:pt x="30949" y="63442"/>
                                  <a:pt x="31573" y="60920"/>
                                </a:cubicBezTo>
                                <a:cubicBezTo>
                                  <a:pt x="32195" y="58400"/>
                                  <a:pt x="32686" y="54581"/>
                                  <a:pt x="33041" y="49464"/>
                                </a:cubicBezTo>
                                <a:cubicBezTo>
                                  <a:pt x="29569" y="51477"/>
                                  <a:pt x="26453" y="53044"/>
                                  <a:pt x="23694" y="54164"/>
                                </a:cubicBezTo>
                                <a:cubicBezTo>
                                  <a:pt x="20934" y="55286"/>
                                  <a:pt x="17618" y="56293"/>
                                  <a:pt x="13746" y="57184"/>
                                </a:cubicBezTo>
                                <a:cubicBezTo>
                                  <a:pt x="9874" y="58077"/>
                                  <a:pt x="5356" y="58800"/>
                                  <a:pt x="193" y="59351"/>
                                </a:cubicBezTo>
                                <a:lnTo>
                                  <a:pt x="0" y="59360"/>
                                </a:lnTo>
                                <a:lnTo>
                                  <a:pt x="0" y="48497"/>
                                </a:lnTo>
                                <a:lnTo>
                                  <a:pt x="8816" y="47866"/>
                                </a:lnTo>
                                <a:cubicBezTo>
                                  <a:pt x="12778" y="47258"/>
                                  <a:pt x="16362" y="46326"/>
                                  <a:pt x="19567" y="45070"/>
                                </a:cubicBezTo>
                                <a:cubicBezTo>
                                  <a:pt x="22773" y="43814"/>
                                  <a:pt x="25600" y="42254"/>
                                  <a:pt x="28049" y="40390"/>
                                </a:cubicBezTo>
                                <a:cubicBezTo>
                                  <a:pt x="30496" y="38526"/>
                                  <a:pt x="32233" y="36423"/>
                                  <a:pt x="33257" y="34083"/>
                                </a:cubicBezTo>
                                <a:cubicBezTo>
                                  <a:pt x="34282" y="31742"/>
                                  <a:pt x="35061" y="28812"/>
                                  <a:pt x="35595" y="25293"/>
                                </a:cubicBezTo>
                                <a:cubicBezTo>
                                  <a:pt x="36130" y="21773"/>
                                  <a:pt x="36574" y="17597"/>
                                  <a:pt x="36930" y="12765"/>
                                </a:cubicBezTo>
                                <a:cubicBezTo>
                                  <a:pt x="29184" y="12080"/>
                                  <a:pt x="22016" y="11739"/>
                                  <a:pt x="15427" y="11739"/>
                                </a:cubicBezTo>
                                <a:lnTo>
                                  <a:pt x="0" y="13196"/>
                                </a:lnTo>
                                <a:lnTo>
                                  <a:pt x="0" y="843"/>
                                </a:lnTo>
                                <a:lnTo>
                                  <a:pt x="16884" y="0"/>
                                </a:ln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25" name="Shape 225"/>
                        <wps:cNvSpPr/>
                        <wps:spPr>
                          <a:xfrm>
                            <a:off x="3587461" y="415923"/>
                            <a:ext cx="39660" cy="10826"/>
                          </a:xfrm>
                          <a:custGeom>
                            <a:avLst/>
                            <a:gdLst/>
                            <a:ahLst/>
                            <a:cxnLst/>
                            <a:rect l="0" t="0" r="0" b="0"/>
                            <a:pathLst>
                              <a:path w="39660" h="10826">
                                <a:moveTo>
                                  <a:pt x="535" y="0"/>
                                </a:moveTo>
                                <a:cubicBezTo>
                                  <a:pt x="8636" y="76"/>
                                  <a:pt x="15223" y="114"/>
                                  <a:pt x="20297" y="114"/>
                                </a:cubicBezTo>
                                <a:cubicBezTo>
                                  <a:pt x="27241" y="114"/>
                                  <a:pt x="33694" y="76"/>
                                  <a:pt x="39660" y="0"/>
                                </a:cubicBezTo>
                                <a:cubicBezTo>
                                  <a:pt x="39393" y="950"/>
                                  <a:pt x="39215" y="2032"/>
                                  <a:pt x="39125" y="3249"/>
                                </a:cubicBezTo>
                                <a:cubicBezTo>
                                  <a:pt x="38903" y="5774"/>
                                  <a:pt x="38681" y="8300"/>
                                  <a:pt x="38458" y="10826"/>
                                </a:cubicBezTo>
                                <a:cubicBezTo>
                                  <a:pt x="31691" y="10751"/>
                                  <a:pt x="25461" y="10713"/>
                                  <a:pt x="19764" y="10713"/>
                                </a:cubicBezTo>
                                <a:cubicBezTo>
                                  <a:pt x="14067" y="10713"/>
                                  <a:pt x="7478" y="10751"/>
                                  <a:pt x="0" y="10826"/>
                                </a:cubicBezTo>
                                <a:cubicBezTo>
                                  <a:pt x="357" y="6914"/>
                                  <a:pt x="535" y="3913"/>
                                  <a:pt x="535" y="1823"/>
                                </a:cubicBezTo>
                                <a:cubicBezTo>
                                  <a:pt x="535" y="1215"/>
                                  <a:pt x="535" y="608"/>
                                  <a:pt x="535" y="0"/>
                                </a:cubicBezTo>
                                <a:close/>
                              </a:path>
                            </a:pathLst>
                          </a:custGeom>
                          <a:ln w="0" cap="flat">
                            <a:miter lim="127000"/>
                          </a:ln>
                        </wps:spPr>
                        <wps:style>
                          <a:lnRef idx="0">
                            <a:srgbClr val="000000">
                              <a:alpha val="0"/>
                            </a:srgbClr>
                          </a:lnRef>
                          <a:fillRef idx="1">
                            <a:srgbClr val="5F497A"/>
                          </a:fillRef>
                          <a:effectRef idx="0">
                            <a:scrgbClr r="0" g="0" b="0"/>
                          </a:effectRef>
                          <a:fontRef idx="none"/>
                        </wps:style>
                        <wps:bodyPr/>
                      </wps:wsp>
                      <wps:wsp>
                        <wps:cNvPr id="227" name="Shape 227"/>
                        <wps:cNvSpPr/>
                        <wps:spPr>
                          <a:xfrm>
                            <a:off x="3269959" y="447037"/>
                            <a:ext cx="73710" cy="37553"/>
                          </a:xfrm>
                          <a:custGeom>
                            <a:avLst/>
                            <a:gdLst/>
                            <a:ahLst/>
                            <a:cxnLst/>
                            <a:rect l="0" t="0" r="0" b="0"/>
                            <a:pathLst>
                              <a:path w="73710" h="37553">
                                <a:moveTo>
                                  <a:pt x="38718" y="0"/>
                                </a:moveTo>
                                <a:cubicBezTo>
                                  <a:pt x="31001" y="0"/>
                                  <a:pt x="24105" y="807"/>
                                  <a:pt x="18029" y="2422"/>
                                </a:cubicBezTo>
                                <a:cubicBezTo>
                                  <a:pt x="11954" y="4036"/>
                                  <a:pt x="7430" y="6439"/>
                                  <a:pt x="4458" y="9631"/>
                                </a:cubicBezTo>
                                <a:cubicBezTo>
                                  <a:pt x="1486" y="12822"/>
                                  <a:pt x="0" y="16298"/>
                                  <a:pt x="0" y="20059"/>
                                </a:cubicBezTo>
                                <a:cubicBezTo>
                                  <a:pt x="0" y="23364"/>
                                  <a:pt x="1220" y="26308"/>
                                  <a:pt x="3659" y="28892"/>
                                </a:cubicBezTo>
                                <a:cubicBezTo>
                                  <a:pt x="6098" y="31475"/>
                                  <a:pt x="10089" y="33564"/>
                                  <a:pt x="15633" y="35160"/>
                                </a:cubicBezTo>
                                <a:cubicBezTo>
                                  <a:pt x="21176" y="36756"/>
                                  <a:pt x="27763" y="37553"/>
                                  <a:pt x="35392" y="37553"/>
                                </a:cubicBezTo>
                                <a:cubicBezTo>
                                  <a:pt x="43197" y="37553"/>
                                  <a:pt x="50049" y="36727"/>
                                  <a:pt x="55947" y="35075"/>
                                </a:cubicBezTo>
                                <a:cubicBezTo>
                                  <a:pt x="61845" y="33422"/>
                                  <a:pt x="66280" y="30991"/>
                                  <a:pt x="69252" y="27780"/>
                                </a:cubicBezTo>
                                <a:cubicBezTo>
                                  <a:pt x="72224" y="24570"/>
                                  <a:pt x="73709" y="21028"/>
                                  <a:pt x="73710" y="17153"/>
                                </a:cubicBezTo>
                                <a:cubicBezTo>
                                  <a:pt x="73709" y="13999"/>
                                  <a:pt x="72557" y="11131"/>
                                  <a:pt x="70250" y="8548"/>
                                </a:cubicBezTo>
                                <a:cubicBezTo>
                                  <a:pt x="67944" y="5964"/>
                                  <a:pt x="64064" y="3894"/>
                                  <a:pt x="58608" y="2336"/>
                                </a:cubicBezTo>
                                <a:cubicBezTo>
                                  <a:pt x="53153" y="779"/>
                                  <a:pt x="46523" y="0"/>
                                  <a:pt x="38718"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28" name="Shape 228"/>
                        <wps:cNvSpPr/>
                        <wps:spPr>
                          <a:xfrm>
                            <a:off x="3028451" y="447037"/>
                            <a:ext cx="73709" cy="37553"/>
                          </a:xfrm>
                          <a:custGeom>
                            <a:avLst/>
                            <a:gdLst/>
                            <a:ahLst/>
                            <a:cxnLst/>
                            <a:rect l="0" t="0" r="0" b="0"/>
                            <a:pathLst>
                              <a:path w="73709" h="37553">
                                <a:moveTo>
                                  <a:pt x="38718" y="0"/>
                                </a:moveTo>
                                <a:cubicBezTo>
                                  <a:pt x="31001" y="0"/>
                                  <a:pt x="24105" y="807"/>
                                  <a:pt x="18029" y="2422"/>
                                </a:cubicBezTo>
                                <a:cubicBezTo>
                                  <a:pt x="11954" y="4036"/>
                                  <a:pt x="7429" y="6439"/>
                                  <a:pt x="4458" y="9631"/>
                                </a:cubicBezTo>
                                <a:cubicBezTo>
                                  <a:pt x="1486" y="12822"/>
                                  <a:pt x="0" y="16298"/>
                                  <a:pt x="0" y="20059"/>
                                </a:cubicBezTo>
                                <a:cubicBezTo>
                                  <a:pt x="0" y="23364"/>
                                  <a:pt x="1220" y="26308"/>
                                  <a:pt x="3659" y="28892"/>
                                </a:cubicBezTo>
                                <a:cubicBezTo>
                                  <a:pt x="6098" y="31475"/>
                                  <a:pt x="10089" y="33564"/>
                                  <a:pt x="15633" y="35160"/>
                                </a:cubicBezTo>
                                <a:cubicBezTo>
                                  <a:pt x="21176" y="36756"/>
                                  <a:pt x="27763" y="37553"/>
                                  <a:pt x="35392" y="37553"/>
                                </a:cubicBezTo>
                                <a:cubicBezTo>
                                  <a:pt x="43197" y="37553"/>
                                  <a:pt x="50048" y="36727"/>
                                  <a:pt x="55947" y="35075"/>
                                </a:cubicBezTo>
                                <a:cubicBezTo>
                                  <a:pt x="61845" y="33422"/>
                                  <a:pt x="66280" y="30991"/>
                                  <a:pt x="69252" y="27780"/>
                                </a:cubicBezTo>
                                <a:cubicBezTo>
                                  <a:pt x="72224" y="24570"/>
                                  <a:pt x="73709" y="21028"/>
                                  <a:pt x="73709" y="17153"/>
                                </a:cubicBezTo>
                                <a:cubicBezTo>
                                  <a:pt x="73709" y="13999"/>
                                  <a:pt x="72556" y="11131"/>
                                  <a:pt x="70250" y="8548"/>
                                </a:cubicBezTo>
                                <a:cubicBezTo>
                                  <a:pt x="67944" y="5964"/>
                                  <a:pt x="64064" y="3894"/>
                                  <a:pt x="58608" y="2336"/>
                                </a:cubicBezTo>
                                <a:cubicBezTo>
                                  <a:pt x="53153" y="779"/>
                                  <a:pt x="46522" y="0"/>
                                  <a:pt x="38718"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0" name="Shape 230"/>
                        <wps:cNvSpPr/>
                        <wps:spPr>
                          <a:xfrm>
                            <a:off x="3580146" y="436665"/>
                            <a:ext cx="45534" cy="57954"/>
                          </a:xfrm>
                          <a:custGeom>
                            <a:avLst/>
                            <a:gdLst/>
                            <a:ahLst/>
                            <a:cxnLst/>
                            <a:rect l="0" t="0" r="0" b="0"/>
                            <a:pathLst>
                              <a:path w="45534" h="57954">
                                <a:moveTo>
                                  <a:pt x="6647" y="0"/>
                                </a:moveTo>
                                <a:cubicBezTo>
                                  <a:pt x="15318" y="76"/>
                                  <a:pt x="21822" y="114"/>
                                  <a:pt x="26157" y="114"/>
                                </a:cubicBezTo>
                                <a:cubicBezTo>
                                  <a:pt x="30138" y="114"/>
                                  <a:pt x="36597" y="76"/>
                                  <a:pt x="45534" y="0"/>
                                </a:cubicBezTo>
                                <a:cubicBezTo>
                                  <a:pt x="44331" y="6610"/>
                                  <a:pt x="43364" y="12917"/>
                                  <a:pt x="42633" y="18919"/>
                                </a:cubicBezTo>
                                <a:cubicBezTo>
                                  <a:pt x="41902" y="24922"/>
                                  <a:pt x="41365" y="31798"/>
                                  <a:pt x="41022" y="39548"/>
                                </a:cubicBezTo>
                                <a:cubicBezTo>
                                  <a:pt x="40678" y="47298"/>
                                  <a:pt x="40506" y="53433"/>
                                  <a:pt x="40506" y="57954"/>
                                </a:cubicBezTo>
                                <a:cubicBezTo>
                                  <a:pt x="32395" y="57878"/>
                                  <a:pt x="25889" y="57840"/>
                                  <a:pt x="20987" y="57840"/>
                                </a:cubicBezTo>
                                <a:cubicBezTo>
                                  <a:pt x="16354" y="57840"/>
                                  <a:pt x="9358" y="57878"/>
                                  <a:pt x="0" y="57954"/>
                                </a:cubicBezTo>
                                <a:cubicBezTo>
                                  <a:pt x="1357" y="52256"/>
                                  <a:pt x="2305" y="47488"/>
                                  <a:pt x="2848" y="43651"/>
                                </a:cubicBezTo>
                                <a:cubicBezTo>
                                  <a:pt x="3754" y="37573"/>
                                  <a:pt x="4545" y="30563"/>
                                  <a:pt x="5223" y="22623"/>
                                </a:cubicBezTo>
                                <a:cubicBezTo>
                                  <a:pt x="5901" y="14683"/>
                                  <a:pt x="6376" y="7142"/>
                                  <a:pt x="6647"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1" name="Shape 231"/>
                        <wps:cNvSpPr/>
                        <wps:spPr>
                          <a:xfrm>
                            <a:off x="1940779" y="436665"/>
                            <a:ext cx="143146" cy="59322"/>
                          </a:xfrm>
                          <a:custGeom>
                            <a:avLst/>
                            <a:gdLst/>
                            <a:ahLst/>
                            <a:cxnLst/>
                            <a:rect l="0" t="0" r="0" b="0"/>
                            <a:pathLst>
                              <a:path w="143146" h="59322">
                                <a:moveTo>
                                  <a:pt x="4325" y="0"/>
                                </a:moveTo>
                                <a:cubicBezTo>
                                  <a:pt x="12771" y="76"/>
                                  <a:pt x="19394" y="114"/>
                                  <a:pt x="24194" y="114"/>
                                </a:cubicBezTo>
                                <a:cubicBezTo>
                                  <a:pt x="29262" y="114"/>
                                  <a:pt x="35396" y="76"/>
                                  <a:pt x="42597" y="0"/>
                                </a:cubicBezTo>
                                <a:cubicBezTo>
                                  <a:pt x="41117" y="8662"/>
                                  <a:pt x="39638" y="17324"/>
                                  <a:pt x="38159" y="25985"/>
                                </a:cubicBezTo>
                                <a:cubicBezTo>
                                  <a:pt x="37889" y="27999"/>
                                  <a:pt x="37687" y="29699"/>
                                  <a:pt x="37553" y="31086"/>
                                </a:cubicBezTo>
                                <a:cubicBezTo>
                                  <a:pt x="37418" y="32472"/>
                                  <a:pt x="37351" y="33469"/>
                                  <a:pt x="37351" y="34077"/>
                                </a:cubicBezTo>
                                <a:cubicBezTo>
                                  <a:pt x="37351" y="36813"/>
                                  <a:pt x="38307" y="39083"/>
                                  <a:pt x="40219" y="40887"/>
                                </a:cubicBezTo>
                                <a:cubicBezTo>
                                  <a:pt x="42131" y="42692"/>
                                  <a:pt x="45466" y="44069"/>
                                  <a:pt x="50224" y="45019"/>
                                </a:cubicBezTo>
                                <a:cubicBezTo>
                                  <a:pt x="54981" y="45968"/>
                                  <a:pt x="60073" y="46443"/>
                                  <a:pt x="65498" y="46443"/>
                                </a:cubicBezTo>
                                <a:cubicBezTo>
                                  <a:pt x="70657" y="46443"/>
                                  <a:pt x="75548" y="46025"/>
                                  <a:pt x="80171" y="45189"/>
                                </a:cubicBezTo>
                                <a:cubicBezTo>
                                  <a:pt x="84351" y="44430"/>
                                  <a:pt x="87931" y="43366"/>
                                  <a:pt x="90910" y="41998"/>
                                </a:cubicBezTo>
                                <a:cubicBezTo>
                                  <a:pt x="93890" y="40631"/>
                                  <a:pt x="96402" y="38788"/>
                                  <a:pt x="98448" y="36471"/>
                                </a:cubicBezTo>
                                <a:cubicBezTo>
                                  <a:pt x="99959" y="34799"/>
                                  <a:pt x="101115" y="32482"/>
                                  <a:pt x="101916" y="29518"/>
                                </a:cubicBezTo>
                                <a:cubicBezTo>
                                  <a:pt x="102538" y="27429"/>
                                  <a:pt x="103116" y="23839"/>
                                  <a:pt x="103650" y="18748"/>
                                </a:cubicBezTo>
                                <a:cubicBezTo>
                                  <a:pt x="104390" y="12594"/>
                                  <a:pt x="104899" y="6344"/>
                                  <a:pt x="105177" y="0"/>
                                </a:cubicBezTo>
                                <a:cubicBezTo>
                                  <a:pt x="114001" y="76"/>
                                  <a:pt x="120731" y="114"/>
                                  <a:pt x="125366" y="114"/>
                                </a:cubicBezTo>
                                <a:cubicBezTo>
                                  <a:pt x="130623" y="114"/>
                                  <a:pt x="136550" y="76"/>
                                  <a:pt x="143146" y="0"/>
                                </a:cubicBezTo>
                                <a:cubicBezTo>
                                  <a:pt x="142082" y="5433"/>
                                  <a:pt x="140973" y="12223"/>
                                  <a:pt x="139819" y="20372"/>
                                </a:cubicBezTo>
                                <a:cubicBezTo>
                                  <a:pt x="138666" y="28521"/>
                                  <a:pt x="137867" y="35246"/>
                                  <a:pt x="137423" y="40545"/>
                                </a:cubicBezTo>
                                <a:cubicBezTo>
                                  <a:pt x="136979" y="45845"/>
                                  <a:pt x="136625" y="51648"/>
                                  <a:pt x="136359" y="57954"/>
                                </a:cubicBezTo>
                                <a:cubicBezTo>
                                  <a:pt x="128519" y="57878"/>
                                  <a:pt x="122506" y="57840"/>
                                  <a:pt x="118320" y="57840"/>
                                </a:cubicBezTo>
                                <a:cubicBezTo>
                                  <a:pt x="113064" y="57840"/>
                                  <a:pt x="107097" y="57878"/>
                                  <a:pt x="100416" y="57954"/>
                                </a:cubicBezTo>
                                <a:cubicBezTo>
                                  <a:pt x="100497" y="54801"/>
                                  <a:pt x="100577" y="51648"/>
                                  <a:pt x="100658" y="48495"/>
                                </a:cubicBezTo>
                                <a:cubicBezTo>
                                  <a:pt x="98165" y="50090"/>
                                  <a:pt x="95985" y="51372"/>
                                  <a:pt x="94116" y="52341"/>
                                </a:cubicBezTo>
                                <a:cubicBezTo>
                                  <a:pt x="92247" y="53310"/>
                                  <a:pt x="89800" y="54260"/>
                                  <a:pt x="86774" y="55190"/>
                                </a:cubicBezTo>
                                <a:cubicBezTo>
                                  <a:pt x="83748" y="56121"/>
                                  <a:pt x="80455" y="56862"/>
                                  <a:pt x="76895" y="57413"/>
                                </a:cubicBezTo>
                                <a:cubicBezTo>
                                  <a:pt x="73334" y="57964"/>
                                  <a:pt x="69263" y="58420"/>
                                  <a:pt x="64679" y="58781"/>
                                </a:cubicBezTo>
                                <a:cubicBezTo>
                                  <a:pt x="60096" y="59141"/>
                                  <a:pt x="55224" y="59322"/>
                                  <a:pt x="50062" y="59322"/>
                                </a:cubicBezTo>
                                <a:cubicBezTo>
                                  <a:pt x="40094" y="59322"/>
                                  <a:pt x="31417" y="58705"/>
                                  <a:pt x="24030" y="57470"/>
                                </a:cubicBezTo>
                                <a:cubicBezTo>
                                  <a:pt x="16642" y="56235"/>
                                  <a:pt x="10790" y="54364"/>
                                  <a:pt x="6474" y="51857"/>
                                </a:cubicBezTo>
                                <a:cubicBezTo>
                                  <a:pt x="2158" y="49350"/>
                                  <a:pt x="0" y="45759"/>
                                  <a:pt x="0" y="41087"/>
                                </a:cubicBezTo>
                                <a:cubicBezTo>
                                  <a:pt x="0" y="40688"/>
                                  <a:pt x="0" y="40289"/>
                                  <a:pt x="0" y="39890"/>
                                </a:cubicBezTo>
                                <a:cubicBezTo>
                                  <a:pt x="721" y="34989"/>
                                  <a:pt x="1443" y="30088"/>
                                  <a:pt x="2164" y="25188"/>
                                </a:cubicBezTo>
                                <a:cubicBezTo>
                                  <a:pt x="2839" y="18729"/>
                                  <a:pt x="3514" y="12271"/>
                                  <a:pt x="4190" y="5813"/>
                                </a:cubicBezTo>
                                <a:cubicBezTo>
                                  <a:pt x="4280" y="4255"/>
                                  <a:pt x="4325" y="2317"/>
                                  <a:pt x="4325"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2" name="Shape 232"/>
                        <wps:cNvSpPr/>
                        <wps:spPr>
                          <a:xfrm>
                            <a:off x="3402379" y="435298"/>
                            <a:ext cx="149422" cy="86960"/>
                          </a:xfrm>
                          <a:custGeom>
                            <a:avLst/>
                            <a:gdLst/>
                            <a:ahLst/>
                            <a:cxnLst/>
                            <a:rect l="0" t="0" r="0" b="0"/>
                            <a:pathLst>
                              <a:path w="149422" h="86960">
                                <a:moveTo>
                                  <a:pt x="90801" y="0"/>
                                </a:moveTo>
                                <a:cubicBezTo>
                                  <a:pt x="97745" y="0"/>
                                  <a:pt x="105623" y="180"/>
                                  <a:pt x="114437" y="541"/>
                                </a:cubicBezTo>
                                <a:cubicBezTo>
                                  <a:pt x="123250" y="902"/>
                                  <a:pt x="134912" y="1634"/>
                                  <a:pt x="149422" y="2735"/>
                                </a:cubicBezTo>
                                <a:cubicBezTo>
                                  <a:pt x="148397" y="8753"/>
                                  <a:pt x="147372" y="14770"/>
                                  <a:pt x="146347" y="20787"/>
                                </a:cubicBezTo>
                                <a:cubicBezTo>
                                  <a:pt x="145411" y="28323"/>
                                  <a:pt x="144476" y="35859"/>
                                  <a:pt x="143540" y="43395"/>
                                </a:cubicBezTo>
                                <a:cubicBezTo>
                                  <a:pt x="143184" y="50210"/>
                                  <a:pt x="142827" y="57024"/>
                                  <a:pt x="142470" y="63839"/>
                                </a:cubicBezTo>
                                <a:cubicBezTo>
                                  <a:pt x="142203" y="66155"/>
                                  <a:pt x="141535" y="68385"/>
                                  <a:pt x="140467" y="70530"/>
                                </a:cubicBezTo>
                                <a:cubicBezTo>
                                  <a:pt x="139398" y="72676"/>
                                  <a:pt x="137707" y="74612"/>
                                  <a:pt x="135393" y="76339"/>
                                </a:cubicBezTo>
                                <a:cubicBezTo>
                                  <a:pt x="133078" y="78067"/>
                                  <a:pt x="130141" y="79595"/>
                                  <a:pt x="126581" y="80923"/>
                                </a:cubicBezTo>
                                <a:cubicBezTo>
                                  <a:pt x="123021" y="82252"/>
                                  <a:pt x="118993" y="83325"/>
                                  <a:pt x="114497" y="84141"/>
                                </a:cubicBezTo>
                                <a:cubicBezTo>
                                  <a:pt x="110001" y="84957"/>
                                  <a:pt x="104438" y="85631"/>
                                  <a:pt x="97807" y="86162"/>
                                </a:cubicBezTo>
                                <a:cubicBezTo>
                                  <a:pt x="91175" y="86694"/>
                                  <a:pt x="84077" y="86960"/>
                                  <a:pt x="76510" y="86960"/>
                                </a:cubicBezTo>
                                <a:cubicBezTo>
                                  <a:pt x="68409" y="86960"/>
                                  <a:pt x="59195" y="86732"/>
                                  <a:pt x="48869" y="86276"/>
                                </a:cubicBezTo>
                                <a:cubicBezTo>
                                  <a:pt x="38544" y="85820"/>
                                  <a:pt x="27284" y="84965"/>
                                  <a:pt x="15089" y="83712"/>
                                </a:cubicBezTo>
                                <a:cubicBezTo>
                                  <a:pt x="14511" y="79590"/>
                                  <a:pt x="13932" y="75468"/>
                                  <a:pt x="13353" y="71346"/>
                                </a:cubicBezTo>
                                <a:cubicBezTo>
                                  <a:pt x="33383" y="74157"/>
                                  <a:pt x="50742" y="75563"/>
                                  <a:pt x="65431" y="75563"/>
                                </a:cubicBezTo>
                                <a:cubicBezTo>
                                  <a:pt x="71039" y="75563"/>
                                  <a:pt x="76336" y="75269"/>
                                  <a:pt x="81321" y="74681"/>
                                </a:cubicBezTo>
                                <a:cubicBezTo>
                                  <a:pt x="86306" y="74094"/>
                                  <a:pt x="90490" y="73241"/>
                                  <a:pt x="93873" y="72123"/>
                                </a:cubicBezTo>
                                <a:cubicBezTo>
                                  <a:pt x="97256" y="71005"/>
                                  <a:pt x="99882" y="69488"/>
                                  <a:pt x="101751" y="67574"/>
                                </a:cubicBezTo>
                                <a:cubicBezTo>
                                  <a:pt x="103620" y="65660"/>
                                  <a:pt x="104867" y="63442"/>
                                  <a:pt x="105490" y="60921"/>
                                </a:cubicBezTo>
                                <a:cubicBezTo>
                                  <a:pt x="106113" y="58400"/>
                                  <a:pt x="106602" y="54581"/>
                                  <a:pt x="106959" y="49463"/>
                                </a:cubicBezTo>
                                <a:cubicBezTo>
                                  <a:pt x="103487" y="51477"/>
                                  <a:pt x="100372" y="53044"/>
                                  <a:pt x="97612" y="54165"/>
                                </a:cubicBezTo>
                                <a:cubicBezTo>
                                  <a:pt x="94852" y="55285"/>
                                  <a:pt x="91536" y="56292"/>
                                  <a:pt x="87664" y="57185"/>
                                </a:cubicBezTo>
                                <a:cubicBezTo>
                                  <a:pt x="83791" y="58078"/>
                                  <a:pt x="79273" y="58800"/>
                                  <a:pt x="74110" y="59350"/>
                                </a:cubicBezTo>
                                <a:cubicBezTo>
                                  <a:pt x="68947" y="59901"/>
                                  <a:pt x="63517" y="60177"/>
                                  <a:pt x="57819" y="60177"/>
                                </a:cubicBezTo>
                                <a:cubicBezTo>
                                  <a:pt x="49986" y="60177"/>
                                  <a:pt x="42552" y="59654"/>
                                  <a:pt x="35520" y="58610"/>
                                </a:cubicBezTo>
                                <a:cubicBezTo>
                                  <a:pt x="28487" y="57565"/>
                                  <a:pt x="22233" y="55922"/>
                                  <a:pt x="16758" y="53680"/>
                                </a:cubicBezTo>
                                <a:cubicBezTo>
                                  <a:pt x="11283" y="51439"/>
                                  <a:pt x="7122" y="48618"/>
                                  <a:pt x="4273" y="45218"/>
                                </a:cubicBezTo>
                                <a:cubicBezTo>
                                  <a:pt x="1424" y="41818"/>
                                  <a:pt x="0" y="38275"/>
                                  <a:pt x="0" y="34590"/>
                                </a:cubicBezTo>
                                <a:cubicBezTo>
                                  <a:pt x="0" y="29310"/>
                                  <a:pt x="2337" y="24314"/>
                                  <a:pt x="7010" y="19603"/>
                                </a:cubicBezTo>
                                <a:cubicBezTo>
                                  <a:pt x="11684" y="14892"/>
                                  <a:pt x="18539" y="11017"/>
                                  <a:pt x="27574" y="7978"/>
                                </a:cubicBezTo>
                                <a:cubicBezTo>
                                  <a:pt x="36610" y="4939"/>
                                  <a:pt x="46269" y="2849"/>
                                  <a:pt x="56551" y="1710"/>
                                </a:cubicBezTo>
                                <a:cubicBezTo>
                                  <a:pt x="66833" y="570"/>
                                  <a:pt x="78249" y="0"/>
                                  <a:pt x="90801"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3" name="Shape 233"/>
                        <wps:cNvSpPr/>
                        <wps:spPr>
                          <a:xfrm>
                            <a:off x="3231903" y="435298"/>
                            <a:ext cx="149823" cy="60690"/>
                          </a:xfrm>
                          <a:custGeom>
                            <a:avLst/>
                            <a:gdLst/>
                            <a:ahLst/>
                            <a:cxnLst/>
                            <a:rect l="0" t="0" r="0" b="0"/>
                            <a:pathLst>
                              <a:path w="149823" h="60690">
                                <a:moveTo>
                                  <a:pt x="76781" y="0"/>
                                </a:moveTo>
                                <a:cubicBezTo>
                                  <a:pt x="87018" y="0"/>
                                  <a:pt x="96833" y="655"/>
                                  <a:pt x="106225" y="1966"/>
                                </a:cubicBezTo>
                                <a:cubicBezTo>
                                  <a:pt x="115616" y="3277"/>
                                  <a:pt x="123584" y="5214"/>
                                  <a:pt x="130127" y="7778"/>
                                </a:cubicBezTo>
                                <a:cubicBezTo>
                                  <a:pt x="136670" y="10343"/>
                                  <a:pt x="141588" y="13477"/>
                                  <a:pt x="144882" y="17181"/>
                                </a:cubicBezTo>
                                <a:cubicBezTo>
                                  <a:pt x="148176" y="20885"/>
                                  <a:pt x="149823" y="24789"/>
                                  <a:pt x="149823" y="28892"/>
                                </a:cubicBezTo>
                                <a:cubicBezTo>
                                  <a:pt x="149823" y="33223"/>
                                  <a:pt x="148086" y="37401"/>
                                  <a:pt x="144615" y="41428"/>
                                </a:cubicBezTo>
                                <a:cubicBezTo>
                                  <a:pt x="141143" y="45455"/>
                                  <a:pt x="136113" y="48941"/>
                                  <a:pt x="129526" y="51885"/>
                                </a:cubicBezTo>
                                <a:cubicBezTo>
                                  <a:pt x="122938" y="54830"/>
                                  <a:pt x="114726" y="57033"/>
                                  <a:pt x="104889" y="58496"/>
                                </a:cubicBezTo>
                                <a:cubicBezTo>
                                  <a:pt x="95052" y="59958"/>
                                  <a:pt x="84570" y="60690"/>
                                  <a:pt x="73442" y="60690"/>
                                </a:cubicBezTo>
                                <a:cubicBezTo>
                                  <a:pt x="63116" y="60690"/>
                                  <a:pt x="53302" y="60034"/>
                                  <a:pt x="43999" y="58724"/>
                                </a:cubicBezTo>
                                <a:cubicBezTo>
                                  <a:pt x="34696" y="57413"/>
                                  <a:pt x="26751" y="55447"/>
                                  <a:pt x="20163" y="52826"/>
                                </a:cubicBezTo>
                                <a:cubicBezTo>
                                  <a:pt x="13576" y="50204"/>
                                  <a:pt x="8568" y="47013"/>
                                  <a:pt x="5141" y="43252"/>
                                </a:cubicBezTo>
                                <a:cubicBezTo>
                                  <a:pt x="1714" y="39491"/>
                                  <a:pt x="0" y="35559"/>
                                  <a:pt x="0" y="31456"/>
                                </a:cubicBezTo>
                                <a:cubicBezTo>
                                  <a:pt x="0" y="27277"/>
                                  <a:pt x="1558" y="23288"/>
                                  <a:pt x="4674" y="19489"/>
                                </a:cubicBezTo>
                                <a:cubicBezTo>
                                  <a:pt x="7789" y="15690"/>
                                  <a:pt x="12663" y="12309"/>
                                  <a:pt x="19295" y="9346"/>
                                </a:cubicBezTo>
                                <a:cubicBezTo>
                                  <a:pt x="25927" y="6382"/>
                                  <a:pt x="34407" y="4084"/>
                                  <a:pt x="44733" y="2450"/>
                                </a:cubicBezTo>
                                <a:cubicBezTo>
                                  <a:pt x="55060" y="817"/>
                                  <a:pt x="65742" y="0"/>
                                  <a:pt x="76781"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4" name="Shape 234"/>
                        <wps:cNvSpPr/>
                        <wps:spPr>
                          <a:xfrm>
                            <a:off x="2990395" y="435298"/>
                            <a:ext cx="149823" cy="60690"/>
                          </a:xfrm>
                          <a:custGeom>
                            <a:avLst/>
                            <a:gdLst/>
                            <a:ahLst/>
                            <a:cxnLst/>
                            <a:rect l="0" t="0" r="0" b="0"/>
                            <a:pathLst>
                              <a:path w="149823" h="60690">
                                <a:moveTo>
                                  <a:pt x="76781" y="0"/>
                                </a:moveTo>
                                <a:cubicBezTo>
                                  <a:pt x="87018" y="0"/>
                                  <a:pt x="96833" y="655"/>
                                  <a:pt x="106224" y="1966"/>
                                </a:cubicBezTo>
                                <a:cubicBezTo>
                                  <a:pt x="115616" y="3277"/>
                                  <a:pt x="123584" y="5214"/>
                                  <a:pt x="130126" y="7778"/>
                                </a:cubicBezTo>
                                <a:cubicBezTo>
                                  <a:pt x="136669" y="10343"/>
                                  <a:pt x="141588" y="13477"/>
                                  <a:pt x="144882" y="17181"/>
                                </a:cubicBezTo>
                                <a:cubicBezTo>
                                  <a:pt x="148175" y="20885"/>
                                  <a:pt x="149822" y="24789"/>
                                  <a:pt x="149823" y="28892"/>
                                </a:cubicBezTo>
                                <a:cubicBezTo>
                                  <a:pt x="149822" y="33223"/>
                                  <a:pt x="148086" y="37401"/>
                                  <a:pt x="144614" y="41428"/>
                                </a:cubicBezTo>
                                <a:cubicBezTo>
                                  <a:pt x="141143" y="45455"/>
                                  <a:pt x="136113" y="48941"/>
                                  <a:pt x="129525" y="51885"/>
                                </a:cubicBezTo>
                                <a:cubicBezTo>
                                  <a:pt x="122938" y="54830"/>
                                  <a:pt x="114726" y="57033"/>
                                  <a:pt x="104889" y="58496"/>
                                </a:cubicBezTo>
                                <a:cubicBezTo>
                                  <a:pt x="95052" y="59958"/>
                                  <a:pt x="84570" y="60690"/>
                                  <a:pt x="73442" y="60690"/>
                                </a:cubicBezTo>
                                <a:cubicBezTo>
                                  <a:pt x="63116" y="60690"/>
                                  <a:pt x="53301" y="60034"/>
                                  <a:pt x="43998" y="58724"/>
                                </a:cubicBezTo>
                                <a:cubicBezTo>
                                  <a:pt x="34696" y="57413"/>
                                  <a:pt x="26751" y="55447"/>
                                  <a:pt x="20163" y="52826"/>
                                </a:cubicBezTo>
                                <a:cubicBezTo>
                                  <a:pt x="13576" y="50204"/>
                                  <a:pt x="8568" y="47013"/>
                                  <a:pt x="5141" y="43252"/>
                                </a:cubicBezTo>
                                <a:cubicBezTo>
                                  <a:pt x="1714" y="39491"/>
                                  <a:pt x="0" y="35559"/>
                                  <a:pt x="0" y="31456"/>
                                </a:cubicBezTo>
                                <a:cubicBezTo>
                                  <a:pt x="0" y="27277"/>
                                  <a:pt x="1558" y="23288"/>
                                  <a:pt x="4674" y="19489"/>
                                </a:cubicBezTo>
                                <a:cubicBezTo>
                                  <a:pt x="7789" y="15690"/>
                                  <a:pt x="12663" y="12309"/>
                                  <a:pt x="19295" y="9346"/>
                                </a:cubicBezTo>
                                <a:cubicBezTo>
                                  <a:pt x="25927" y="6382"/>
                                  <a:pt x="34406" y="4084"/>
                                  <a:pt x="44733" y="2450"/>
                                </a:cubicBezTo>
                                <a:cubicBezTo>
                                  <a:pt x="55059" y="817"/>
                                  <a:pt x="65742" y="0"/>
                                  <a:pt x="76781"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5" name="Shape 235"/>
                        <wps:cNvSpPr/>
                        <wps:spPr>
                          <a:xfrm>
                            <a:off x="2837676" y="435298"/>
                            <a:ext cx="136870" cy="60690"/>
                          </a:xfrm>
                          <a:custGeom>
                            <a:avLst/>
                            <a:gdLst/>
                            <a:ahLst/>
                            <a:cxnLst/>
                            <a:rect l="0" t="0" r="0" b="0"/>
                            <a:pathLst>
                              <a:path w="136870" h="60690">
                                <a:moveTo>
                                  <a:pt x="73042" y="0"/>
                                </a:moveTo>
                                <a:cubicBezTo>
                                  <a:pt x="82122" y="0"/>
                                  <a:pt x="90757" y="483"/>
                                  <a:pt x="98947" y="1450"/>
                                </a:cubicBezTo>
                                <a:cubicBezTo>
                                  <a:pt x="107137" y="2417"/>
                                  <a:pt x="114013" y="4001"/>
                                  <a:pt x="119578" y="6200"/>
                                </a:cubicBezTo>
                                <a:cubicBezTo>
                                  <a:pt x="125141" y="8399"/>
                                  <a:pt x="129414" y="11044"/>
                                  <a:pt x="132397" y="14134"/>
                                </a:cubicBezTo>
                                <a:cubicBezTo>
                                  <a:pt x="135379" y="17224"/>
                                  <a:pt x="136870" y="20666"/>
                                  <a:pt x="136870" y="24458"/>
                                </a:cubicBezTo>
                                <a:cubicBezTo>
                                  <a:pt x="136870" y="26239"/>
                                  <a:pt x="136425" y="28078"/>
                                  <a:pt x="135534" y="29974"/>
                                </a:cubicBezTo>
                                <a:cubicBezTo>
                                  <a:pt x="102908" y="29993"/>
                                  <a:pt x="70282" y="30012"/>
                                  <a:pt x="37656" y="30031"/>
                                </a:cubicBezTo>
                                <a:cubicBezTo>
                                  <a:pt x="37478" y="31437"/>
                                  <a:pt x="37389" y="32558"/>
                                  <a:pt x="37389" y="33394"/>
                                </a:cubicBezTo>
                                <a:cubicBezTo>
                                  <a:pt x="37389" y="35939"/>
                                  <a:pt x="38413" y="38275"/>
                                  <a:pt x="40460" y="40403"/>
                                </a:cubicBezTo>
                                <a:cubicBezTo>
                                  <a:pt x="42507" y="42530"/>
                                  <a:pt x="45490" y="44335"/>
                                  <a:pt x="49407" y="45816"/>
                                </a:cubicBezTo>
                                <a:cubicBezTo>
                                  <a:pt x="53323" y="47298"/>
                                  <a:pt x="57997" y="48390"/>
                                  <a:pt x="63427" y="49093"/>
                                </a:cubicBezTo>
                                <a:cubicBezTo>
                                  <a:pt x="68857" y="49796"/>
                                  <a:pt x="74199" y="50147"/>
                                  <a:pt x="79451" y="50147"/>
                                </a:cubicBezTo>
                                <a:cubicBezTo>
                                  <a:pt x="85594" y="50147"/>
                                  <a:pt x="92248" y="49862"/>
                                  <a:pt x="99414" y="49292"/>
                                </a:cubicBezTo>
                                <a:cubicBezTo>
                                  <a:pt x="106580" y="48723"/>
                                  <a:pt x="115104" y="47754"/>
                                  <a:pt x="124985" y="46386"/>
                                </a:cubicBezTo>
                                <a:cubicBezTo>
                                  <a:pt x="123828" y="48628"/>
                                  <a:pt x="122181" y="52655"/>
                                  <a:pt x="120045" y="58467"/>
                                </a:cubicBezTo>
                                <a:cubicBezTo>
                                  <a:pt x="110430" y="59341"/>
                                  <a:pt x="102329" y="59930"/>
                                  <a:pt x="95742" y="60234"/>
                                </a:cubicBezTo>
                                <a:cubicBezTo>
                                  <a:pt x="89154" y="60538"/>
                                  <a:pt x="82522" y="60690"/>
                                  <a:pt x="75846" y="60690"/>
                                </a:cubicBezTo>
                                <a:cubicBezTo>
                                  <a:pt x="64184" y="60690"/>
                                  <a:pt x="53746" y="60196"/>
                                  <a:pt x="44533" y="59209"/>
                                </a:cubicBezTo>
                                <a:cubicBezTo>
                                  <a:pt x="35319" y="58222"/>
                                  <a:pt x="27241" y="56410"/>
                                  <a:pt x="20297" y="53772"/>
                                </a:cubicBezTo>
                                <a:cubicBezTo>
                                  <a:pt x="13353" y="51134"/>
                                  <a:pt x="8234" y="47899"/>
                                  <a:pt x="4941" y="44065"/>
                                </a:cubicBezTo>
                                <a:cubicBezTo>
                                  <a:pt x="1647" y="40232"/>
                                  <a:pt x="0" y="36209"/>
                                  <a:pt x="0" y="31996"/>
                                </a:cubicBezTo>
                                <a:cubicBezTo>
                                  <a:pt x="0" y="27327"/>
                                  <a:pt x="1914" y="22802"/>
                                  <a:pt x="5742" y="18418"/>
                                </a:cubicBezTo>
                                <a:cubicBezTo>
                                  <a:pt x="9570" y="14034"/>
                                  <a:pt x="14933" y="10447"/>
                                  <a:pt x="21832" y="7657"/>
                                </a:cubicBezTo>
                                <a:cubicBezTo>
                                  <a:pt x="28732" y="4868"/>
                                  <a:pt x="36587" y="2894"/>
                                  <a:pt x="45401" y="1736"/>
                                </a:cubicBezTo>
                                <a:cubicBezTo>
                                  <a:pt x="54214" y="579"/>
                                  <a:pt x="63427" y="0"/>
                                  <a:pt x="73042"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6" name="Shape 236"/>
                        <wps:cNvSpPr/>
                        <wps:spPr>
                          <a:xfrm>
                            <a:off x="2382485" y="435298"/>
                            <a:ext cx="134199" cy="60690"/>
                          </a:xfrm>
                          <a:custGeom>
                            <a:avLst/>
                            <a:gdLst/>
                            <a:ahLst/>
                            <a:cxnLst/>
                            <a:rect l="0" t="0" r="0" b="0"/>
                            <a:pathLst>
                              <a:path w="134199" h="60690">
                                <a:moveTo>
                                  <a:pt x="81054" y="0"/>
                                </a:moveTo>
                                <a:cubicBezTo>
                                  <a:pt x="90846" y="0"/>
                                  <a:pt x="99837" y="484"/>
                                  <a:pt x="108027" y="1453"/>
                                </a:cubicBezTo>
                                <a:cubicBezTo>
                                  <a:pt x="116217" y="2422"/>
                                  <a:pt x="122626" y="3970"/>
                                  <a:pt x="127255" y="6097"/>
                                </a:cubicBezTo>
                                <a:cubicBezTo>
                                  <a:pt x="131884" y="8225"/>
                                  <a:pt x="134199" y="11283"/>
                                  <a:pt x="134199" y="15272"/>
                                </a:cubicBezTo>
                                <a:cubicBezTo>
                                  <a:pt x="134199" y="17438"/>
                                  <a:pt x="133491" y="22956"/>
                                  <a:pt x="132077" y="31826"/>
                                </a:cubicBezTo>
                                <a:cubicBezTo>
                                  <a:pt x="130663" y="40697"/>
                                  <a:pt x="129822" y="49862"/>
                                  <a:pt x="129556" y="59322"/>
                                </a:cubicBezTo>
                                <a:cubicBezTo>
                                  <a:pt x="122786" y="59246"/>
                                  <a:pt x="116549" y="59208"/>
                                  <a:pt x="110848" y="59208"/>
                                </a:cubicBezTo>
                                <a:cubicBezTo>
                                  <a:pt x="105412" y="59208"/>
                                  <a:pt x="99041" y="59246"/>
                                  <a:pt x="91736" y="59322"/>
                                </a:cubicBezTo>
                                <a:cubicBezTo>
                                  <a:pt x="92907" y="54725"/>
                                  <a:pt x="93852" y="49406"/>
                                  <a:pt x="94571" y="43366"/>
                                </a:cubicBezTo>
                                <a:cubicBezTo>
                                  <a:pt x="95157" y="38636"/>
                                  <a:pt x="95743" y="33906"/>
                                  <a:pt x="96328" y="29177"/>
                                </a:cubicBezTo>
                                <a:cubicBezTo>
                                  <a:pt x="92942" y="30126"/>
                                  <a:pt x="90359" y="30791"/>
                                  <a:pt x="88577" y="31171"/>
                                </a:cubicBezTo>
                                <a:cubicBezTo>
                                  <a:pt x="86795" y="31551"/>
                                  <a:pt x="84791" y="31902"/>
                                  <a:pt x="82563" y="32225"/>
                                </a:cubicBezTo>
                                <a:cubicBezTo>
                                  <a:pt x="80335" y="32548"/>
                                  <a:pt x="76415" y="33042"/>
                                  <a:pt x="70802" y="33707"/>
                                </a:cubicBezTo>
                                <a:cubicBezTo>
                                  <a:pt x="65189" y="34372"/>
                                  <a:pt x="60689" y="34951"/>
                                  <a:pt x="57304" y="35445"/>
                                </a:cubicBezTo>
                                <a:cubicBezTo>
                                  <a:pt x="53918" y="35939"/>
                                  <a:pt x="50866" y="36499"/>
                                  <a:pt x="48148" y="37126"/>
                                </a:cubicBezTo>
                                <a:cubicBezTo>
                                  <a:pt x="45430" y="37753"/>
                                  <a:pt x="43136" y="38456"/>
                                  <a:pt x="41265" y="39235"/>
                                </a:cubicBezTo>
                                <a:cubicBezTo>
                                  <a:pt x="39394" y="40013"/>
                                  <a:pt x="38036" y="40830"/>
                                  <a:pt x="37189" y="41685"/>
                                </a:cubicBezTo>
                                <a:cubicBezTo>
                                  <a:pt x="36343" y="42540"/>
                                  <a:pt x="35920" y="43461"/>
                                  <a:pt x="35920" y="44449"/>
                                </a:cubicBezTo>
                                <a:cubicBezTo>
                                  <a:pt x="35920" y="46044"/>
                                  <a:pt x="37010" y="47421"/>
                                  <a:pt x="39191" y="48580"/>
                                </a:cubicBezTo>
                                <a:cubicBezTo>
                                  <a:pt x="41372" y="49739"/>
                                  <a:pt x="44110" y="50546"/>
                                  <a:pt x="47403" y="51002"/>
                                </a:cubicBezTo>
                                <a:cubicBezTo>
                                  <a:pt x="50697" y="51458"/>
                                  <a:pt x="54570" y="51686"/>
                                  <a:pt x="59021" y="51686"/>
                                </a:cubicBezTo>
                                <a:cubicBezTo>
                                  <a:pt x="61869" y="51686"/>
                                  <a:pt x="64874" y="51591"/>
                                  <a:pt x="68034" y="51401"/>
                                </a:cubicBezTo>
                                <a:cubicBezTo>
                                  <a:pt x="71194" y="51211"/>
                                  <a:pt x="75445" y="50736"/>
                                  <a:pt x="80787" y="49976"/>
                                </a:cubicBezTo>
                                <a:cubicBezTo>
                                  <a:pt x="78917" y="52142"/>
                                  <a:pt x="76736" y="55371"/>
                                  <a:pt x="74244" y="59664"/>
                                </a:cubicBezTo>
                                <a:cubicBezTo>
                                  <a:pt x="67923" y="60120"/>
                                  <a:pt x="62893" y="60405"/>
                                  <a:pt x="59154" y="60519"/>
                                </a:cubicBezTo>
                                <a:cubicBezTo>
                                  <a:pt x="55415" y="60633"/>
                                  <a:pt x="51943" y="60690"/>
                                  <a:pt x="48739" y="60690"/>
                                </a:cubicBezTo>
                                <a:cubicBezTo>
                                  <a:pt x="37522" y="60690"/>
                                  <a:pt x="28308" y="60044"/>
                                  <a:pt x="21098" y="58752"/>
                                </a:cubicBezTo>
                                <a:cubicBezTo>
                                  <a:pt x="13887" y="57460"/>
                                  <a:pt x="8568" y="55409"/>
                                  <a:pt x="5141" y="52598"/>
                                </a:cubicBezTo>
                                <a:cubicBezTo>
                                  <a:pt x="1713" y="49786"/>
                                  <a:pt x="0" y="46956"/>
                                  <a:pt x="0" y="44107"/>
                                </a:cubicBezTo>
                                <a:cubicBezTo>
                                  <a:pt x="0" y="42473"/>
                                  <a:pt x="668" y="40859"/>
                                  <a:pt x="2004" y="39263"/>
                                </a:cubicBezTo>
                                <a:cubicBezTo>
                                  <a:pt x="3340" y="37667"/>
                                  <a:pt x="5299" y="36205"/>
                                  <a:pt x="7882" y="34875"/>
                                </a:cubicBezTo>
                                <a:cubicBezTo>
                                  <a:pt x="10465" y="33546"/>
                                  <a:pt x="13805" y="32263"/>
                                  <a:pt x="17903" y="31029"/>
                                </a:cubicBezTo>
                                <a:cubicBezTo>
                                  <a:pt x="22001" y="29794"/>
                                  <a:pt x="27925" y="28597"/>
                                  <a:pt x="35675" y="27439"/>
                                </a:cubicBezTo>
                                <a:cubicBezTo>
                                  <a:pt x="43424" y="26280"/>
                                  <a:pt x="53668" y="25112"/>
                                  <a:pt x="66404" y="23934"/>
                                </a:cubicBezTo>
                                <a:cubicBezTo>
                                  <a:pt x="69790" y="23630"/>
                                  <a:pt x="73309" y="23260"/>
                                  <a:pt x="76961" y="22823"/>
                                </a:cubicBezTo>
                                <a:cubicBezTo>
                                  <a:pt x="80613" y="22386"/>
                                  <a:pt x="83530" y="21958"/>
                                  <a:pt x="85712" y="21541"/>
                                </a:cubicBezTo>
                                <a:cubicBezTo>
                                  <a:pt x="87895" y="21123"/>
                                  <a:pt x="89788" y="20581"/>
                                  <a:pt x="91391" y="19916"/>
                                </a:cubicBezTo>
                                <a:cubicBezTo>
                                  <a:pt x="92994" y="19252"/>
                                  <a:pt x="94174" y="18558"/>
                                  <a:pt x="94931" y="17837"/>
                                </a:cubicBezTo>
                                <a:cubicBezTo>
                                  <a:pt x="95689" y="17115"/>
                                  <a:pt x="96067" y="16374"/>
                                  <a:pt x="96067" y="15614"/>
                                </a:cubicBezTo>
                                <a:cubicBezTo>
                                  <a:pt x="96067" y="14132"/>
                                  <a:pt x="94932" y="12879"/>
                                  <a:pt x="92660" y="11853"/>
                                </a:cubicBezTo>
                                <a:cubicBezTo>
                                  <a:pt x="90389" y="10827"/>
                                  <a:pt x="87449" y="10115"/>
                                  <a:pt x="83841" y="9716"/>
                                </a:cubicBezTo>
                                <a:cubicBezTo>
                                  <a:pt x="80233" y="9317"/>
                                  <a:pt x="76246" y="9118"/>
                                  <a:pt x="71879" y="9118"/>
                                </a:cubicBezTo>
                                <a:cubicBezTo>
                                  <a:pt x="55666" y="9118"/>
                                  <a:pt x="37760" y="10770"/>
                                  <a:pt x="18160" y="14075"/>
                                </a:cubicBezTo>
                                <a:cubicBezTo>
                                  <a:pt x="19407" y="11340"/>
                                  <a:pt x="20185" y="9422"/>
                                  <a:pt x="20497" y="8320"/>
                                </a:cubicBezTo>
                                <a:cubicBezTo>
                                  <a:pt x="20808" y="7218"/>
                                  <a:pt x="21365" y="5547"/>
                                  <a:pt x="22166" y="3305"/>
                                </a:cubicBezTo>
                                <a:cubicBezTo>
                                  <a:pt x="34273" y="2090"/>
                                  <a:pt x="44955" y="1235"/>
                                  <a:pt x="54214" y="741"/>
                                </a:cubicBezTo>
                                <a:cubicBezTo>
                                  <a:pt x="63472" y="247"/>
                                  <a:pt x="72418" y="0"/>
                                  <a:pt x="8105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7" name="Shape 237"/>
                        <wps:cNvSpPr/>
                        <wps:spPr>
                          <a:xfrm>
                            <a:off x="2215400" y="435298"/>
                            <a:ext cx="147819" cy="59322"/>
                          </a:xfrm>
                          <a:custGeom>
                            <a:avLst/>
                            <a:gdLst/>
                            <a:ahLst/>
                            <a:cxnLst/>
                            <a:rect l="0" t="0" r="0" b="0"/>
                            <a:pathLst>
                              <a:path w="147819" h="59322">
                                <a:moveTo>
                                  <a:pt x="96535" y="0"/>
                                </a:moveTo>
                                <a:cubicBezTo>
                                  <a:pt x="104459" y="0"/>
                                  <a:pt x="112050" y="427"/>
                                  <a:pt x="119306" y="1282"/>
                                </a:cubicBezTo>
                                <a:cubicBezTo>
                                  <a:pt x="126563" y="2137"/>
                                  <a:pt x="132417" y="3495"/>
                                  <a:pt x="136869" y="5357"/>
                                </a:cubicBezTo>
                                <a:cubicBezTo>
                                  <a:pt x="141320" y="7218"/>
                                  <a:pt x="144259" y="9251"/>
                                  <a:pt x="145683" y="11454"/>
                                </a:cubicBezTo>
                                <a:cubicBezTo>
                                  <a:pt x="147107" y="13658"/>
                                  <a:pt x="147819" y="15994"/>
                                  <a:pt x="147819" y="18463"/>
                                </a:cubicBezTo>
                                <a:cubicBezTo>
                                  <a:pt x="147819" y="19489"/>
                                  <a:pt x="147686" y="21123"/>
                                  <a:pt x="147419" y="23364"/>
                                </a:cubicBezTo>
                                <a:cubicBezTo>
                                  <a:pt x="146499" y="31665"/>
                                  <a:pt x="145580" y="39966"/>
                                  <a:pt x="144661" y="48267"/>
                                </a:cubicBezTo>
                                <a:cubicBezTo>
                                  <a:pt x="144310" y="51724"/>
                                  <a:pt x="144091" y="55409"/>
                                  <a:pt x="144004" y="59322"/>
                                </a:cubicBezTo>
                                <a:cubicBezTo>
                                  <a:pt x="136961" y="59246"/>
                                  <a:pt x="130943" y="59208"/>
                                  <a:pt x="125950" y="59208"/>
                                </a:cubicBezTo>
                                <a:cubicBezTo>
                                  <a:pt x="119174" y="59208"/>
                                  <a:pt x="112354" y="59246"/>
                                  <a:pt x="105490" y="59322"/>
                                </a:cubicBezTo>
                                <a:cubicBezTo>
                                  <a:pt x="106205" y="56017"/>
                                  <a:pt x="107099" y="50252"/>
                                  <a:pt x="108171" y="42027"/>
                                </a:cubicBezTo>
                                <a:cubicBezTo>
                                  <a:pt x="109243" y="33802"/>
                                  <a:pt x="109780" y="28360"/>
                                  <a:pt x="109780" y="25700"/>
                                </a:cubicBezTo>
                                <a:cubicBezTo>
                                  <a:pt x="109780" y="22699"/>
                                  <a:pt x="108668" y="20287"/>
                                  <a:pt x="106444" y="18463"/>
                                </a:cubicBezTo>
                                <a:cubicBezTo>
                                  <a:pt x="104221" y="16640"/>
                                  <a:pt x="100774" y="15253"/>
                                  <a:pt x="96104" y="14303"/>
                                </a:cubicBezTo>
                                <a:cubicBezTo>
                                  <a:pt x="91434" y="13354"/>
                                  <a:pt x="86386" y="12879"/>
                                  <a:pt x="80960" y="12879"/>
                                </a:cubicBezTo>
                                <a:cubicBezTo>
                                  <a:pt x="75623" y="12879"/>
                                  <a:pt x="70642" y="13316"/>
                                  <a:pt x="66017" y="14189"/>
                                </a:cubicBezTo>
                                <a:cubicBezTo>
                                  <a:pt x="61392" y="15063"/>
                                  <a:pt x="57389" y="16336"/>
                                  <a:pt x="54009" y="18007"/>
                                </a:cubicBezTo>
                                <a:cubicBezTo>
                                  <a:pt x="50452" y="19717"/>
                                  <a:pt x="47694" y="21825"/>
                                  <a:pt x="45737" y="24333"/>
                                </a:cubicBezTo>
                                <a:cubicBezTo>
                                  <a:pt x="43691" y="26992"/>
                                  <a:pt x="42179" y="31380"/>
                                  <a:pt x="41201" y="37496"/>
                                </a:cubicBezTo>
                                <a:cubicBezTo>
                                  <a:pt x="40305" y="42929"/>
                                  <a:pt x="39589" y="50204"/>
                                  <a:pt x="39052" y="59322"/>
                                </a:cubicBezTo>
                                <a:cubicBezTo>
                                  <a:pt x="32186" y="59246"/>
                                  <a:pt x="25989" y="59208"/>
                                  <a:pt x="20462" y="59208"/>
                                </a:cubicBezTo>
                                <a:cubicBezTo>
                                  <a:pt x="14845" y="59208"/>
                                  <a:pt x="8024" y="59246"/>
                                  <a:pt x="0" y="59322"/>
                                </a:cubicBezTo>
                                <a:cubicBezTo>
                                  <a:pt x="2035" y="50698"/>
                                  <a:pt x="3739" y="41011"/>
                                  <a:pt x="5111" y="30259"/>
                                </a:cubicBezTo>
                                <a:cubicBezTo>
                                  <a:pt x="6483" y="19508"/>
                                  <a:pt x="7257" y="9877"/>
                                  <a:pt x="7434" y="1368"/>
                                </a:cubicBezTo>
                                <a:cubicBezTo>
                                  <a:pt x="15634" y="1444"/>
                                  <a:pt x="22184" y="1482"/>
                                  <a:pt x="27086" y="1482"/>
                                </a:cubicBezTo>
                                <a:cubicBezTo>
                                  <a:pt x="32879" y="1482"/>
                                  <a:pt x="39029" y="1444"/>
                                  <a:pt x="45534" y="1368"/>
                                </a:cubicBezTo>
                                <a:cubicBezTo>
                                  <a:pt x="45040" y="4597"/>
                                  <a:pt x="44544" y="7826"/>
                                  <a:pt x="44049" y="11055"/>
                                </a:cubicBezTo>
                                <a:cubicBezTo>
                                  <a:pt x="46808" y="9384"/>
                                  <a:pt x="49235" y="8054"/>
                                  <a:pt x="51327" y="7066"/>
                                </a:cubicBezTo>
                                <a:cubicBezTo>
                                  <a:pt x="53420" y="6079"/>
                                  <a:pt x="56091" y="5110"/>
                                  <a:pt x="59341" y="4160"/>
                                </a:cubicBezTo>
                                <a:cubicBezTo>
                                  <a:pt x="62591" y="3210"/>
                                  <a:pt x="66063" y="2450"/>
                                  <a:pt x="69758" y="1881"/>
                                </a:cubicBezTo>
                                <a:cubicBezTo>
                                  <a:pt x="73452" y="1311"/>
                                  <a:pt x="77592" y="855"/>
                                  <a:pt x="82178" y="513"/>
                                </a:cubicBezTo>
                                <a:cubicBezTo>
                                  <a:pt x="86763" y="171"/>
                                  <a:pt x="91548" y="0"/>
                                  <a:pt x="96535"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8" name="Shape 238"/>
                        <wps:cNvSpPr/>
                        <wps:spPr>
                          <a:xfrm>
                            <a:off x="2109653" y="435298"/>
                            <a:ext cx="90668" cy="59322"/>
                          </a:xfrm>
                          <a:custGeom>
                            <a:avLst/>
                            <a:gdLst/>
                            <a:ahLst/>
                            <a:cxnLst/>
                            <a:rect l="0" t="0" r="0" b="0"/>
                            <a:pathLst>
                              <a:path w="90668" h="59322">
                                <a:moveTo>
                                  <a:pt x="78517" y="0"/>
                                </a:moveTo>
                                <a:cubicBezTo>
                                  <a:pt x="82077" y="0"/>
                                  <a:pt x="85727" y="190"/>
                                  <a:pt x="89466" y="570"/>
                                </a:cubicBezTo>
                                <a:cubicBezTo>
                                  <a:pt x="89466" y="4103"/>
                                  <a:pt x="89867" y="8586"/>
                                  <a:pt x="90668" y="14018"/>
                                </a:cubicBezTo>
                                <a:cubicBezTo>
                                  <a:pt x="85416" y="13411"/>
                                  <a:pt x="80652" y="13107"/>
                                  <a:pt x="76378" y="13107"/>
                                </a:cubicBezTo>
                                <a:cubicBezTo>
                                  <a:pt x="71215" y="13107"/>
                                  <a:pt x="66652" y="13439"/>
                                  <a:pt x="62690" y="14104"/>
                                </a:cubicBezTo>
                                <a:cubicBezTo>
                                  <a:pt x="58728" y="14769"/>
                                  <a:pt x="55166" y="15775"/>
                                  <a:pt x="52005" y="17124"/>
                                </a:cubicBezTo>
                                <a:cubicBezTo>
                                  <a:pt x="48844" y="18473"/>
                                  <a:pt x="46240" y="20135"/>
                                  <a:pt x="44193" y="22110"/>
                                </a:cubicBezTo>
                                <a:cubicBezTo>
                                  <a:pt x="42501" y="23706"/>
                                  <a:pt x="41255" y="25776"/>
                                  <a:pt x="40454" y="28322"/>
                                </a:cubicBezTo>
                                <a:cubicBezTo>
                                  <a:pt x="39763" y="30297"/>
                                  <a:pt x="39177" y="33678"/>
                                  <a:pt x="38698" y="38465"/>
                                </a:cubicBezTo>
                                <a:cubicBezTo>
                                  <a:pt x="38219" y="43252"/>
                                  <a:pt x="37979" y="47963"/>
                                  <a:pt x="37979" y="52598"/>
                                </a:cubicBezTo>
                                <a:cubicBezTo>
                                  <a:pt x="37979" y="54383"/>
                                  <a:pt x="38113" y="56625"/>
                                  <a:pt x="38380" y="59322"/>
                                </a:cubicBezTo>
                                <a:cubicBezTo>
                                  <a:pt x="31605" y="59246"/>
                                  <a:pt x="25409" y="59208"/>
                                  <a:pt x="19792" y="59208"/>
                                </a:cubicBezTo>
                                <a:cubicBezTo>
                                  <a:pt x="14264" y="59208"/>
                                  <a:pt x="7667" y="59246"/>
                                  <a:pt x="0" y="59322"/>
                                </a:cubicBezTo>
                                <a:cubicBezTo>
                                  <a:pt x="1289" y="50299"/>
                                  <a:pt x="2578" y="41277"/>
                                  <a:pt x="3866" y="32254"/>
                                </a:cubicBezTo>
                                <a:cubicBezTo>
                                  <a:pt x="4222" y="27011"/>
                                  <a:pt x="4577" y="21768"/>
                                  <a:pt x="4932" y="16526"/>
                                </a:cubicBezTo>
                                <a:cubicBezTo>
                                  <a:pt x="5111" y="13297"/>
                                  <a:pt x="5199" y="10048"/>
                                  <a:pt x="5199" y="6781"/>
                                </a:cubicBezTo>
                                <a:cubicBezTo>
                                  <a:pt x="5199" y="6211"/>
                                  <a:pt x="5111" y="4407"/>
                                  <a:pt x="4932" y="1368"/>
                                </a:cubicBezTo>
                                <a:cubicBezTo>
                                  <a:pt x="13213" y="1444"/>
                                  <a:pt x="19312" y="1482"/>
                                  <a:pt x="23230" y="1482"/>
                                </a:cubicBezTo>
                                <a:cubicBezTo>
                                  <a:pt x="27772" y="1482"/>
                                  <a:pt x="33782" y="1444"/>
                                  <a:pt x="41261" y="1368"/>
                                </a:cubicBezTo>
                                <a:cubicBezTo>
                                  <a:pt x="41039" y="4046"/>
                                  <a:pt x="40816" y="6724"/>
                                  <a:pt x="40594" y="9403"/>
                                </a:cubicBezTo>
                                <a:cubicBezTo>
                                  <a:pt x="43976" y="7351"/>
                                  <a:pt x="46870" y="5822"/>
                                  <a:pt x="49273" y="4815"/>
                                </a:cubicBezTo>
                                <a:cubicBezTo>
                                  <a:pt x="51677" y="3808"/>
                                  <a:pt x="54370" y="2944"/>
                                  <a:pt x="57352" y="2222"/>
                                </a:cubicBezTo>
                                <a:cubicBezTo>
                                  <a:pt x="60334" y="1501"/>
                                  <a:pt x="63650" y="950"/>
                                  <a:pt x="67300" y="570"/>
                                </a:cubicBezTo>
                                <a:cubicBezTo>
                                  <a:pt x="70950" y="190"/>
                                  <a:pt x="74689" y="0"/>
                                  <a:pt x="78517"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39" name="Shape 239"/>
                        <wps:cNvSpPr/>
                        <wps:spPr>
                          <a:xfrm>
                            <a:off x="3164743" y="416834"/>
                            <a:ext cx="47404" cy="77785"/>
                          </a:xfrm>
                          <a:custGeom>
                            <a:avLst/>
                            <a:gdLst/>
                            <a:ahLst/>
                            <a:cxnLst/>
                            <a:rect l="0" t="0" r="0" b="0"/>
                            <a:pathLst>
                              <a:path w="47404" h="77785">
                                <a:moveTo>
                                  <a:pt x="8373" y="0"/>
                                </a:moveTo>
                                <a:cubicBezTo>
                                  <a:pt x="17641" y="76"/>
                                  <a:pt x="24235" y="114"/>
                                  <a:pt x="28156" y="114"/>
                                </a:cubicBezTo>
                                <a:cubicBezTo>
                                  <a:pt x="33413" y="114"/>
                                  <a:pt x="39829" y="76"/>
                                  <a:pt x="47404" y="0"/>
                                </a:cubicBezTo>
                                <a:cubicBezTo>
                                  <a:pt x="46340" y="6933"/>
                                  <a:pt x="45277" y="13866"/>
                                  <a:pt x="44214" y="20800"/>
                                </a:cubicBezTo>
                                <a:cubicBezTo>
                                  <a:pt x="42664" y="36262"/>
                                  <a:pt x="41113" y="51724"/>
                                  <a:pt x="39563" y="67186"/>
                                </a:cubicBezTo>
                                <a:cubicBezTo>
                                  <a:pt x="39386" y="70719"/>
                                  <a:pt x="39208" y="74252"/>
                                  <a:pt x="39031" y="77785"/>
                                </a:cubicBezTo>
                                <a:cubicBezTo>
                                  <a:pt x="31724" y="77709"/>
                                  <a:pt x="25531" y="77671"/>
                                  <a:pt x="20451" y="77671"/>
                                </a:cubicBezTo>
                                <a:cubicBezTo>
                                  <a:pt x="18759" y="77671"/>
                                  <a:pt x="11942" y="77709"/>
                                  <a:pt x="0" y="77785"/>
                                </a:cubicBezTo>
                                <a:cubicBezTo>
                                  <a:pt x="1328" y="71365"/>
                                  <a:pt x="2946" y="59825"/>
                                  <a:pt x="4851" y="43167"/>
                                </a:cubicBezTo>
                                <a:cubicBezTo>
                                  <a:pt x="6757" y="26508"/>
                                  <a:pt x="7931" y="12119"/>
                                  <a:pt x="8373"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40" name="Shape 240"/>
                        <wps:cNvSpPr/>
                        <wps:spPr>
                          <a:xfrm>
                            <a:off x="2677054" y="416834"/>
                            <a:ext cx="155243" cy="77785"/>
                          </a:xfrm>
                          <a:custGeom>
                            <a:avLst/>
                            <a:gdLst/>
                            <a:ahLst/>
                            <a:cxnLst/>
                            <a:rect l="0" t="0" r="0" b="0"/>
                            <a:pathLst>
                              <a:path w="155243" h="77785">
                                <a:moveTo>
                                  <a:pt x="1202" y="0"/>
                                </a:moveTo>
                                <a:cubicBezTo>
                                  <a:pt x="26830" y="77"/>
                                  <a:pt x="53660" y="115"/>
                                  <a:pt x="81692" y="115"/>
                                </a:cubicBezTo>
                                <a:cubicBezTo>
                                  <a:pt x="97666" y="96"/>
                                  <a:pt x="113640" y="77"/>
                                  <a:pt x="129613" y="58"/>
                                </a:cubicBezTo>
                                <a:cubicBezTo>
                                  <a:pt x="138156" y="39"/>
                                  <a:pt x="146700" y="19"/>
                                  <a:pt x="155243" y="0"/>
                                </a:cubicBezTo>
                                <a:cubicBezTo>
                                  <a:pt x="154353" y="5406"/>
                                  <a:pt x="153908" y="9566"/>
                                  <a:pt x="153908" y="12480"/>
                                </a:cubicBezTo>
                                <a:cubicBezTo>
                                  <a:pt x="137795" y="12138"/>
                                  <a:pt x="122350" y="11967"/>
                                  <a:pt x="107572" y="11967"/>
                                </a:cubicBezTo>
                                <a:cubicBezTo>
                                  <a:pt x="104145" y="11967"/>
                                  <a:pt x="100717" y="11967"/>
                                  <a:pt x="97290" y="11967"/>
                                </a:cubicBezTo>
                                <a:cubicBezTo>
                                  <a:pt x="96761" y="15437"/>
                                  <a:pt x="96232" y="18907"/>
                                  <a:pt x="95702" y="22378"/>
                                </a:cubicBezTo>
                                <a:cubicBezTo>
                                  <a:pt x="94423" y="35727"/>
                                  <a:pt x="93144" y="49076"/>
                                  <a:pt x="91865" y="62426"/>
                                </a:cubicBezTo>
                                <a:cubicBezTo>
                                  <a:pt x="91777" y="64663"/>
                                  <a:pt x="91689" y="66901"/>
                                  <a:pt x="91600" y="69139"/>
                                </a:cubicBezTo>
                                <a:cubicBezTo>
                                  <a:pt x="91513" y="71907"/>
                                  <a:pt x="91469" y="74789"/>
                                  <a:pt x="91469" y="77785"/>
                                </a:cubicBezTo>
                                <a:cubicBezTo>
                                  <a:pt x="84694" y="77747"/>
                                  <a:pt x="77920" y="77709"/>
                                  <a:pt x="71145" y="77671"/>
                                </a:cubicBezTo>
                                <a:cubicBezTo>
                                  <a:pt x="68917" y="77671"/>
                                  <a:pt x="61652" y="77709"/>
                                  <a:pt x="49352" y="77785"/>
                                </a:cubicBezTo>
                                <a:cubicBezTo>
                                  <a:pt x="50328" y="72239"/>
                                  <a:pt x="51304" y="66692"/>
                                  <a:pt x="52279" y="61145"/>
                                </a:cubicBezTo>
                                <a:cubicBezTo>
                                  <a:pt x="53255" y="52883"/>
                                  <a:pt x="54230" y="44620"/>
                                  <a:pt x="55205" y="36357"/>
                                </a:cubicBezTo>
                                <a:cubicBezTo>
                                  <a:pt x="55826" y="28227"/>
                                  <a:pt x="56447" y="20097"/>
                                  <a:pt x="57068" y="11967"/>
                                </a:cubicBezTo>
                                <a:cubicBezTo>
                                  <a:pt x="53957" y="11967"/>
                                  <a:pt x="50846" y="11967"/>
                                  <a:pt x="47735" y="11967"/>
                                </a:cubicBezTo>
                                <a:cubicBezTo>
                                  <a:pt x="44846" y="11986"/>
                                  <a:pt x="41957" y="12005"/>
                                  <a:pt x="39068" y="12024"/>
                                </a:cubicBezTo>
                                <a:cubicBezTo>
                                  <a:pt x="36313" y="12043"/>
                                  <a:pt x="33556" y="12062"/>
                                  <a:pt x="30800" y="12081"/>
                                </a:cubicBezTo>
                                <a:cubicBezTo>
                                  <a:pt x="20533" y="12214"/>
                                  <a:pt x="10266" y="12347"/>
                                  <a:pt x="0" y="12480"/>
                                </a:cubicBezTo>
                                <a:cubicBezTo>
                                  <a:pt x="712" y="7009"/>
                                  <a:pt x="1112" y="2849"/>
                                  <a:pt x="1202"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41" name="Shape 241"/>
                        <wps:cNvSpPr/>
                        <wps:spPr>
                          <a:xfrm>
                            <a:off x="2546766" y="416834"/>
                            <a:ext cx="47404" cy="77785"/>
                          </a:xfrm>
                          <a:custGeom>
                            <a:avLst/>
                            <a:gdLst/>
                            <a:ahLst/>
                            <a:cxnLst/>
                            <a:rect l="0" t="0" r="0" b="0"/>
                            <a:pathLst>
                              <a:path w="47404" h="77785">
                                <a:moveTo>
                                  <a:pt x="8373" y="0"/>
                                </a:moveTo>
                                <a:cubicBezTo>
                                  <a:pt x="17641" y="76"/>
                                  <a:pt x="24235" y="114"/>
                                  <a:pt x="28156" y="114"/>
                                </a:cubicBezTo>
                                <a:cubicBezTo>
                                  <a:pt x="33413" y="114"/>
                                  <a:pt x="39829" y="76"/>
                                  <a:pt x="47404" y="0"/>
                                </a:cubicBezTo>
                                <a:cubicBezTo>
                                  <a:pt x="46340" y="6933"/>
                                  <a:pt x="45277" y="13866"/>
                                  <a:pt x="44213" y="20800"/>
                                </a:cubicBezTo>
                                <a:cubicBezTo>
                                  <a:pt x="42663" y="36262"/>
                                  <a:pt x="41113" y="51724"/>
                                  <a:pt x="39563" y="67186"/>
                                </a:cubicBezTo>
                                <a:cubicBezTo>
                                  <a:pt x="39386" y="70719"/>
                                  <a:pt x="39208" y="74252"/>
                                  <a:pt x="39031" y="77785"/>
                                </a:cubicBezTo>
                                <a:cubicBezTo>
                                  <a:pt x="31724" y="77709"/>
                                  <a:pt x="25531" y="77671"/>
                                  <a:pt x="20451" y="77671"/>
                                </a:cubicBezTo>
                                <a:cubicBezTo>
                                  <a:pt x="18758" y="77671"/>
                                  <a:pt x="11941" y="77709"/>
                                  <a:pt x="0" y="77785"/>
                                </a:cubicBezTo>
                                <a:cubicBezTo>
                                  <a:pt x="1328" y="71365"/>
                                  <a:pt x="2945" y="59825"/>
                                  <a:pt x="4851" y="43167"/>
                                </a:cubicBezTo>
                                <a:cubicBezTo>
                                  <a:pt x="6757" y="26508"/>
                                  <a:pt x="7930" y="12119"/>
                                  <a:pt x="8373"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42" name="Shape 242"/>
                        <wps:cNvSpPr/>
                        <wps:spPr>
                          <a:xfrm>
                            <a:off x="1792224" y="416834"/>
                            <a:ext cx="119377" cy="79153"/>
                          </a:xfrm>
                          <a:custGeom>
                            <a:avLst/>
                            <a:gdLst/>
                            <a:ahLst/>
                            <a:cxnLst/>
                            <a:rect l="0" t="0" r="0" b="0"/>
                            <a:pathLst>
                              <a:path w="119377" h="79153">
                                <a:moveTo>
                                  <a:pt x="77526" y="0"/>
                                </a:moveTo>
                                <a:cubicBezTo>
                                  <a:pt x="88133" y="76"/>
                                  <a:pt x="94952" y="114"/>
                                  <a:pt x="97983" y="114"/>
                                </a:cubicBezTo>
                                <a:cubicBezTo>
                                  <a:pt x="101549" y="114"/>
                                  <a:pt x="108681" y="76"/>
                                  <a:pt x="119377" y="0"/>
                                </a:cubicBezTo>
                                <a:cubicBezTo>
                                  <a:pt x="118178" y="8155"/>
                                  <a:pt x="116978" y="16310"/>
                                  <a:pt x="115778" y="24465"/>
                                </a:cubicBezTo>
                                <a:cubicBezTo>
                                  <a:pt x="115067" y="30357"/>
                                  <a:pt x="114312" y="38436"/>
                                  <a:pt x="113512" y="48700"/>
                                </a:cubicBezTo>
                                <a:cubicBezTo>
                                  <a:pt x="112978" y="55734"/>
                                  <a:pt x="112088" y="60543"/>
                                  <a:pt x="110842" y="63128"/>
                                </a:cubicBezTo>
                                <a:cubicBezTo>
                                  <a:pt x="109951" y="65105"/>
                                  <a:pt x="108572" y="66854"/>
                                  <a:pt x="106702" y="68375"/>
                                </a:cubicBezTo>
                                <a:cubicBezTo>
                                  <a:pt x="105011" y="69743"/>
                                  <a:pt x="102918" y="70960"/>
                                  <a:pt x="100424" y="72024"/>
                                </a:cubicBezTo>
                                <a:cubicBezTo>
                                  <a:pt x="97486" y="73241"/>
                                  <a:pt x="93926" y="74325"/>
                                  <a:pt x="89742" y="75275"/>
                                </a:cubicBezTo>
                                <a:cubicBezTo>
                                  <a:pt x="84311" y="76529"/>
                                  <a:pt x="78524" y="77461"/>
                                  <a:pt x="72380" y="78069"/>
                                </a:cubicBezTo>
                                <a:cubicBezTo>
                                  <a:pt x="65526" y="78792"/>
                                  <a:pt x="58092" y="79153"/>
                                  <a:pt x="50079" y="79153"/>
                                </a:cubicBezTo>
                                <a:cubicBezTo>
                                  <a:pt x="36457" y="79153"/>
                                  <a:pt x="20565" y="78298"/>
                                  <a:pt x="2404" y="76589"/>
                                </a:cubicBezTo>
                                <a:cubicBezTo>
                                  <a:pt x="1869" y="72238"/>
                                  <a:pt x="1068" y="67717"/>
                                  <a:pt x="0" y="63026"/>
                                </a:cubicBezTo>
                                <a:cubicBezTo>
                                  <a:pt x="9703" y="64372"/>
                                  <a:pt x="17337" y="65287"/>
                                  <a:pt x="22901" y="65773"/>
                                </a:cubicBezTo>
                                <a:cubicBezTo>
                                  <a:pt x="28465" y="66259"/>
                                  <a:pt x="33828" y="66502"/>
                                  <a:pt x="38991" y="66502"/>
                                </a:cubicBezTo>
                                <a:cubicBezTo>
                                  <a:pt x="43175" y="66502"/>
                                  <a:pt x="47226" y="66255"/>
                                  <a:pt x="51143" y="65760"/>
                                </a:cubicBezTo>
                                <a:cubicBezTo>
                                  <a:pt x="54614" y="65342"/>
                                  <a:pt x="57686" y="64790"/>
                                  <a:pt x="60356" y="64105"/>
                                </a:cubicBezTo>
                                <a:cubicBezTo>
                                  <a:pt x="62315" y="63535"/>
                                  <a:pt x="63962" y="62907"/>
                                  <a:pt x="65297" y="62222"/>
                                </a:cubicBezTo>
                                <a:cubicBezTo>
                                  <a:pt x="67255" y="61233"/>
                                  <a:pt x="68858" y="60092"/>
                                  <a:pt x="70104" y="58798"/>
                                </a:cubicBezTo>
                                <a:cubicBezTo>
                                  <a:pt x="71350" y="57429"/>
                                  <a:pt x="72330" y="55565"/>
                                  <a:pt x="73042" y="53206"/>
                                </a:cubicBezTo>
                                <a:cubicBezTo>
                                  <a:pt x="74008" y="50088"/>
                                  <a:pt x="74844" y="44918"/>
                                  <a:pt x="75548" y="37694"/>
                                </a:cubicBezTo>
                                <a:cubicBezTo>
                                  <a:pt x="76075" y="32030"/>
                                  <a:pt x="76558" y="25681"/>
                                  <a:pt x="76998" y="18648"/>
                                </a:cubicBezTo>
                                <a:cubicBezTo>
                                  <a:pt x="77350" y="12755"/>
                                  <a:pt x="77526" y="6539"/>
                                  <a:pt x="77526"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43" name="Shape 243"/>
                        <wps:cNvSpPr/>
                        <wps:spPr>
                          <a:xfrm>
                            <a:off x="3587461" y="415923"/>
                            <a:ext cx="39659" cy="10827"/>
                          </a:xfrm>
                          <a:custGeom>
                            <a:avLst/>
                            <a:gdLst/>
                            <a:ahLst/>
                            <a:cxnLst/>
                            <a:rect l="0" t="0" r="0" b="0"/>
                            <a:pathLst>
                              <a:path w="39659" h="10827">
                                <a:moveTo>
                                  <a:pt x="534" y="0"/>
                                </a:moveTo>
                                <a:cubicBezTo>
                                  <a:pt x="8635" y="76"/>
                                  <a:pt x="15222" y="114"/>
                                  <a:pt x="20296" y="114"/>
                                </a:cubicBezTo>
                                <a:cubicBezTo>
                                  <a:pt x="27240" y="114"/>
                                  <a:pt x="33694" y="76"/>
                                  <a:pt x="39659" y="0"/>
                                </a:cubicBezTo>
                                <a:cubicBezTo>
                                  <a:pt x="39392" y="950"/>
                                  <a:pt x="39214" y="2033"/>
                                  <a:pt x="39125" y="3248"/>
                                </a:cubicBezTo>
                                <a:cubicBezTo>
                                  <a:pt x="38902" y="5775"/>
                                  <a:pt x="38680" y="8301"/>
                                  <a:pt x="38457" y="10827"/>
                                </a:cubicBezTo>
                                <a:cubicBezTo>
                                  <a:pt x="31691" y="10751"/>
                                  <a:pt x="25460" y="10713"/>
                                  <a:pt x="19763" y="10713"/>
                                </a:cubicBezTo>
                                <a:cubicBezTo>
                                  <a:pt x="14065" y="10713"/>
                                  <a:pt x="7478" y="10751"/>
                                  <a:pt x="0" y="10827"/>
                                </a:cubicBezTo>
                                <a:cubicBezTo>
                                  <a:pt x="356" y="6914"/>
                                  <a:pt x="534" y="3913"/>
                                  <a:pt x="534" y="1824"/>
                                </a:cubicBezTo>
                                <a:cubicBezTo>
                                  <a:pt x="534" y="1216"/>
                                  <a:pt x="534" y="608"/>
                                  <a:pt x="53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44" name="Shape 244"/>
                        <wps:cNvSpPr/>
                        <wps:spPr>
                          <a:xfrm>
                            <a:off x="3320724" y="585201"/>
                            <a:ext cx="92537" cy="57954"/>
                          </a:xfrm>
                          <a:custGeom>
                            <a:avLst/>
                            <a:gdLst/>
                            <a:ahLst/>
                            <a:cxnLst/>
                            <a:rect l="0" t="0" r="0" b="0"/>
                            <a:pathLst>
                              <a:path w="92537" h="57954">
                                <a:moveTo>
                                  <a:pt x="47729" y="0"/>
                                </a:moveTo>
                                <a:cubicBezTo>
                                  <a:pt x="56975" y="76"/>
                                  <a:pt x="63731" y="114"/>
                                  <a:pt x="68000" y="114"/>
                                </a:cubicBezTo>
                                <a:cubicBezTo>
                                  <a:pt x="73866" y="114"/>
                                  <a:pt x="81289" y="76"/>
                                  <a:pt x="90268" y="0"/>
                                </a:cubicBezTo>
                                <a:cubicBezTo>
                                  <a:pt x="75599" y="7172"/>
                                  <a:pt x="60931" y="14345"/>
                                  <a:pt x="46262" y="21517"/>
                                </a:cubicBezTo>
                                <a:cubicBezTo>
                                  <a:pt x="43632" y="22883"/>
                                  <a:pt x="41002" y="24248"/>
                                  <a:pt x="38372" y="25615"/>
                                </a:cubicBezTo>
                                <a:cubicBezTo>
                                  <a:pt x="44881" y="30025"/>
                                  <a:pt x="62935" y="40805"/>
                                  <a:pt x="92537" y="57954"/>
                                </a:cubicBezTo>
                                <a:cubicBezTo>
                                  <a:pt x="84516" y="57878"/>
                                  <a:pt x="77653" y="57840"/>
                                  <a:pt x="71947" y="57840"/>
                                </a:cubicBezTo>
                                <a:cubicBezTo>
                                  <a:pt x="66242" y="57840"/>
                                  <a:pt x="59155" y="57878"/>
                                  <a:pt x="50688" y="57954"/>
                                </a:cubicBezTo>
                                <a:cubicBezTo>
                                  <a:pt x="45517" y="54342"/>
                                  <a:pt x="41303" y="51443"/>
                                  <a:pt x="38049" y="49256"/>
                                </a:cubicBezTo>
                                <a:cubicBezTo>
                                  <a:pt x="34796" y="47070"/>
                                  <a:pt x="31786" y="45158"/>
                                  <a:pt x="29022" y="43524"/>
                                </a:cubicBezTo>
                                <a:cubicBezTo>
                                  <a:pt x="21444" y="38904"/>
                                  <a:pt x="13865" y="34284"/>
                                  <a:pt x="6286" y="29665"/>
                                </a:cubicBezTo>
                                <a:cubicBezTo>
                                  <a:pt x="5662" y="29285"/>
                                  <a:pt x="3566" y="27897"/>
                                  <a:pt x="0" y="25500"/>
                                </a:cubicBezTo>
                                <a:cubicBezTo>
                                  <a:pt x="9072" y="20795"/>
                                  <a:pt x="18143" y="16090"/>
                                  <a:pt x="27216" y="11385"/>
                                </a:cubicBezTo>
                                <a:cubicBezTo>
                                  <a:pt x="29540" y="10170"/>
                                  <a:pt x="32311" y="8670"/>
                                  <a:pt x="35530" y="6887"/>
                                </a:cubicBezTo>
                                <a:cubicBezTo>
                                  <a:pt x="38746" y="5104"/>
                                  <a:pt x="42814" y="2808"/>
                                  <a:pt x="47729"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45" name="Shape 245"/>
                        <wps:cNvSpPr/>
                        <wps:spPr>
                          <a:xfrm>
                            <a:off x="3203677" y="585201"/>
                            <a:ext cx="45535" cy="57954"/>
                          </a:xfrm>
                          <a:custGeom>
                            <a:avLst/>
                            <a:gdLst/>
                            <a:ahLst/>
                            <a:cxnLst/>
                            <a:rect l="0" t="0" r="0" b="0"/>
                            <a:pathLst>
                              <a:path w="45535" h="57954">
                                <a:moveTo>
                                  <a:pt x="6648" y="0"/>
                                </a:moveTo>
                                <a:cubicBezTo>
                                  <a:pt x="15319" y="76"/>
                                  <a:pt x="21823" y="114"/>
                                  <a:pt x="26158" y="114"/>
                                </a:cubicBezTo>
                                <a:cubicBezTo>
                                  <a:pt x="30140" y="114"/>
                                  <a:pt x="36598" y="76"/>
                                  <a:pt x="45535" y="0"/>
                                </a:cubicBezTo>
                                <a:cubicBezTo>
                                  <a:pt x="44332" y="6610"/>
                                  <a:pt x="43364" y="12915"/>
                                  <a:pt x="42634" y="18919"/>
                                </a:cubicBezTo>
                                <a:cubicBezTo>
                                  <a:pt x="41902" y="24921"/>
                                  <a:pt x="41365" y="31798"/>
                                  <a:pt x="41022" y="39548"/>
                                </a:cubicBezTo>
                                <a:cubicBezTo>
                                  <a:pt x="40678" y="47297"/>
                                  <a:pt x="40507" y="53432"/>
                                  <a:pt x="40507" y="57954"/>
                                </a:cubicBezTo>
                                <a:cubicBezTo>
                                  <a:pt x="32396" y="57878"/>
                                  <a:pt x="25890" y="57840"/>
                                  <a:pt x="20988" y="57840"/>
                                </a:cubicBezTo>
                                <a:cubicBezTo>
                                  <a:pt x="16355" y="57840"/>
                                  <a:pt x="9359" y="57878"/>
                                  <a:pt x="0" y="57954"/>
                                </a:cubicBezTo>
                                <a:cubicBezTo>
                                  <a:pt x="1357" y="52256"/>
                                  <a:pt x="2306" y="47488"/>
                                  <a:pt x="2849" y="43651"/>
                                </a:cubicBezTo>
                                <a:cubicBezTo>
                                  <a:pt x="3754" y="37571"/>
                                  <a:pt x="4545" y="30562"/>
                                  <a:pt x="5224" y="22623"/>
                                </a:cubicBezTo>
                                <a:cubicBezTo>
                                  <a:pt x="5902" y="14682"/>
                                  <a:pt x="6377" y="7142"/>
                                  <a:pt x="6648"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46" name="Shape 246"/>
                        <wps:cNvSpPr/>
                        <wps:spPr>
                          <a:xfrm>
                            <a:off x="2507566" y="585201"/>
                            <a:ext cx="45533" cy="57954"/>
                          </a:xfrm>
                          <a:custGeom>
                            <a:avLst/>
                            <a:gdLst/>
                            <a:ahLst/>
                            <a:cxnLst/>
                            <a:rect l="0" t="0" r="0" b="0"/>
                            <a:pathLst>
                              <a:path w="45533" h="57954">
                                <a:moveTo>
                                  <a:pt x="6647" y="0"/>
                                </a:moveTo>
                                <a:cubicBezTo>
                                  <a:pt x="15317" y="76"/>
                                  <a:pt x="21821" y="114"/>
                                  <a:pt x="26157" y="114"/>
                                </a:cubicBezTo>
                                <a:cubicBezTo>
                                  <a:pt x="30138" y="114"/>
                                  <a:pt x="36596" y="76"/>
                                  <a:pt x="45533" y="0"/>
                                </a:cubicBezTo>
                                <a:cubicBezTo>
                                  <a:pt x="44331" y="6610"/>
                                  <a:pt x="43364" y="12915"/>
                                  <a:pt x="42633" y="18919"/>
                                </a:cubicBezTo>
                                <a:cubicBezTo>
                                  <a:pt x="41901" y="24921"/>
                                  <a:pt x="41364" y="31798"/>
                                  <a:pt x="41021" y="39548"/>
                                </a:cubicBezTo>
                                <a:cubicBezTo>
                                  <a:pt x="40677" y="47297"/>
                                  <a:pt x="40505" y="53432"/>
                                  <a:pt x="40505" y="57954"/>
                                </a:cubicBezTo>
                                <a:cubicBezTo>
                                  <a:pt x="32395" y="57878"/>
                                  <a:pt x="25889" y="57840"/>
                                  <a:pt x="20987" y="57840"/>
                                </a:cubicBezTo>
                                <a:cubicBezTo>
                                  <a:pt x="16354" y="57840"/>
                                  <a:pt x="9357" y="57878"/>
                                  <a:pt x="0" y="57954"/>
                                </a:cubicBezTo>
                                <a:cubicBezTo>
                                  <a:pt x="1355" y="52256"/>
                                  <a:pt x="2305" y="47488"/>
                                  <a:pt x="2848" y="43651"/>
                                </a:cubicBezTo>
                                <a:cubicBezTo>
                                  <a:pt x="3753" y="37571"/>
                                  <a:pt x="4545" y="30562"/>
                                  <a:pt x="5222" y="22623"/>
                                </a:cubicBezTo>
                                <a:cubicBezTo>
                                  <a:pt x="5900" y="14682"/>
                                  <a:pt x="6376" y="7142"/>
                                  <a:pt x="6647"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47" name="Shape 247"/>
                        <wps:cNvSpPr/>
                        <wps:spPr>
                          <a:xfrm>
                            <a:off x="3419549" y="583833"/>
                            <a:ext cx="134200" cy="60690"/>
                          </a:xfrm>
                          <a:custGeom>
                            <a:avLst/>
                            <a:gdLst/>
                            <a:ahLst/>
                            <a:cxnLst/>
                            <a:rect l="0" t="0" r="0" b="0"/>
                            <a:pathLst>
                              <a:path w="134200" h="60690">
                                <a:moveTo>
                                  <a:pt x="81054" y="0"/>
                                </a:moveTo>
                                <a:cubicBezTo>
                                  <a:pt x="90847" y="0"/>
                                  <a:pt x="99837" y="484"/>
                                  <a:pt x="108028" y="1453"/>
                                </a:cubicBezTo>
                                <a:cubicBezTo>
                                  <a:pt x="116218" y="2422"/>
                                  <a:pt x="122627" y="3970"/>
                                  <a:pt x="127257" y="6097"/>
                                </a:cubicBezTo>
                                <a:cubicBezTo>
                                  <a:pt x="131886" y="8225"/>
                                  <a:pt x="134200" y="11283"/>
                                  <a:pt x="134200" y="15272"/>
                                </a:cubicBezTo>
                                <a:cubicBezTo>
                                  <a:pt x="134200" y="17438"/>
                                  <a:pt x="133492" y="22955"/>
                                  <a:pt x="132078" y="31827"/>
                                </a:cubicBezTo>
                                <a:cubicBezTo>
                                  <a:pt x="130664" y="40698"/>
                                  <a:pt x="129823" y="49863"/>
                                  <a:pt x="129558" y="59322"/>
                                </a:cubicBezTo>
                                <a:cubicBezTo>
                                  <a:pt x="122786" y="59246"/>
                                  <a:pt x="116551" y="59208"/>
                                  <a:pt x="110848" y="59208"/>
                                </a:cubicBezTo>
                                <a:cubicBezTo>
                                  <a:pt x="105413" y="59208"/>
                                  <a:pt x="99042" y="59246"/>
                                  <a:pt x="91737" y="59322"/>
                                </a:cubicBezTo>
                                <a:cubicBezTo>
                                  <a:pt x="92908" y="54726"/>
                                  <a:pt x="93853" y="49407"/>
                                  <a:pt x="94572" y="43366"/>
                                </a:cubicBezTo>
                                <a:cubicBezTo>
                                  <a:pt x="95157" y="38636"/>
                                  <a:pt x="95744" y="33906"/>
                                  <a:pt x="96330" y="29177"/>
                                </a:cubicBezTo>
                                <a:cubicBezTo>
                                  <a:pt x="92944" y="30126"/>
                                  <a:pt x="90361" y="30791"/>
                                  <a:pt x="88579" y="31171"/>
                                </a:cubicBezTo>
                                <a:cubicBezTo>
                                  <a:pt x="86797" y="31551"/>
                                  <a:pt x="84792" y="31903"/>
                                  <a:pt x="82564" y="32225"/>
                                </a:cubicBezTo>
                                <a:cubicBezTo>
                                  <a:pt x="80337" y="32548"/>
                                  <a:pt x="76416" y="33042"/>
                                  <a:pt x="70803" y="33707"/>
                                </a:cubicBezTo>
                                <a:cubicBezTo>
                                  <a:pt x="65189" y="34372"/>
                                  <a:pt x="60691" y="34951"/>
                                  <a:pt x="57305" y="35444"/>
                                </a:cubicBezTo>
                                <a:cubicBezTo>
                                  <a:pt x="53919" y="35939"/>
                                  <a:pt x="50867" y="36499"/>
                                  <a:pt x="48150" y="37126"/>
                                </a:cubicBezTo>
                                <a:cubicBezTo>
                                  <a:pt x="45432" y="37754"/>
                                  <a:pt x="43137" y="38456"/>
                                  <a:pt x="41266" y="39234"/>
                                </a:cubicBezTo>
                                <a:cubicBezTo>
                                  <a:pt x="39396" y="40013"/>
                                  <a:pt x="38036" y="40831"/>
                                  <a:pt x="37191" y="41686"/>
                                </a:cubicBezTo>
                                <a:cubicBezTo>
                                  <a:pt x="36344" y="42540"/>
                                  <a:pt x="35921" y="43461"/>
                                  <a:pt x="35921" y="44449"/>
                                </a:cubicBezTo>
                                <a:cubicBezTo>
                                  <a:pt x="35921" y="46044"/>
                                  <a:pt x="37012" y="47422"/>
                                  <a:pt x="39192" y="48580"/>
                                </a:cubicBezTo>
                                <a:cubicBezTo>
                                  <a:pt x="41373" y="49739"/>
                                  <a:pt x="44111" y="50547"/>
                                  <a:pt x="47404" y="51002"/>
                                </a:cubicBezTo>
                                <a:cubicBezTo>
                                  <a:pt x="50698" y="51458"/>
                                  <a:pt x="54571" y="51685"/>
                                  <a:pt x="59022" y="51685"/>
                                </a:cubicBezTo>
                                <a:cubicBezTo>
                                  <a:pt x="61871" y="51685"/>
                                  <a:pt x="64874" y="51591"/>
                                  <a:pt x="68035" y="51401"/>
                                </a:cubicBezTo>
                                <a:cubicBezTo>
                                  <a:pt x="71195" y="51212"/>
                                  <a:pt x="75446" y="50736"/>
                                  <a:pt x="80787" y="49976"/>
                                </a:cubicBezTo>
                                <a:cubicBezTo>
                                  <a:pt x="78918" y="52142"/>
                                  <a:pt x="76737" y="55371"/>
                                  <a:pt x="74244" y="59664"/>
                                </a:cubicBezTo>
                                <a:cubicBezTo>
                                  <a:pt x="67923" y="60120"/>
                                  <a:pt x="62894" y="60406"/>
                                  <a:pt x="59155" y="60518"/>
                                </a:cubicBezTo>
                                <a:cubicBezTo>
                                  <a:pt x="55416" y="60633"/>
                                  <a:pt x="51945" y="60690"/>
                                  <a:pt x="48740" y="60690"/>
                                </a:cubicBezTo>
                                <a:cubicBezTo>
                                  <a:pt x="37524" y="60690"/>
                                  <a:pt x="28310" y="60044"/>
                                  <a:pt x="21099" y="58751"/>
                                </a:cubicBezTo>
                                <a:cubicBezTo>
                                  <a:pt x="13888" y="57460"/>
                                  <a:pt x="8569" y="55409"/>
                                  <a:pt x="5141" y="52598"/>
                                </a:cubicBezTo>
                                <a:cubicBezTo>
                                  <a:pt x="1715" y="49787"/>
                                  <a:pt x="0" y="46956"/>
                                  <a:pt x="2" y="44107"/>
                                </a:cubicBezTo>
                                <a:cubicBezTo>
                                  <a:pt x="0" y="42473"/>
                                  <a:pt x="668" y="40859"/>
                                  <a:pt x="2004" y="39263"/>
                                </a:cubicBezTo>
                                <a:cubicBezTo>
                                  <a:pt x="3340" y="37667"/>
                                  <a:pt x="5300" y="36206"/>
                                  <a:pt x="7883" y="34875"/>
                                </a:cubicBezTo>
                                <a:cubicBezTo>
                                  <a:pt x="10466" y="33546"/>
                                  <a:pt x="13806" y="32263"/>
                                  <a:pt x="17905" y="31029"/>
                                </a:cubicBezTo>
                                <a:cubicBezTo>
                                  <a:pt x="22002" y="29794"/>
                                  <a:pt x="27926" y="28597"/>
                                  <a:pt x="35676" y="27439"/>
                                </a:cubicBezTo>
                                <a:cubicBezTo>
                                  <a:pt x="43425" y="26281"/>
                                  <a:pt x="53669" y="25112"/>
                                  <a:pt x="66406" y="23935"/>
                                </a:cubicBezTo>
                                <a:cubicBezTo>
                                  <a:pt x="69792" y="23630"/>
                                  <a:pt x="73309" y="23261"/>
                                  <a:pt x="76962" y="22823"/>
                                </a:cubicBezTo>
                                <a:cubicBezTo>
                                  <a:pt x="80613" y="22386"/>
                                  <a:pt x="83531" y="21958"/>
                                  <a:pt x="85714" y="21541"/>
                                </a:cubicBezTo>
                                <a:cubicBezTo>
                                  <a:pt x="87895" y="21123"/>
                                  <a:pt x="89789" y="20582"/>
                                  <a:pt x="91392" y="19917"/>
                                </a:cubicBezTo>
                                <a:cubicBezTo>
                                  <a:pt x="92995" y="19252"/>
                                  <a:pt x="94174" y="18559"/>
                                  <a:pt x="94933" y="17836"/>
                                </a:cubicBezTo>
                                <a:cubicBezTo>
                                  <a:pt x="95690" y="17114"/>
                                  <a:pt x="96068" y="16374"/>
                                  <a:pt x="96068" y="15614"/>
                                </a:cubicBezTo>
                                <a:cubicBezTo>
                                  <a:pt x="96068" y="14132"/>
                                  <a:pt x="94933" y="12879"/>
                                  <a:pt x="92662" y="11854"/>
                                </a:cubicBezTo>
                                <a:cubicBezTo>
                                  <a:pt x="90390" y="10827"/>
                                  <a:pt x="87450" y="10115"/>
                                  <a:pt x="83842" y="9716"/>
                                </a:cubicBezTo>
                                <a:cubicBezTo>
                                  <a:pt x="80233" y="9317"/>
                                  <a:pt x="76247" y="9117"/>
                                  <a:pt x="71881" y="9117"/>
                                </a:cubicBezTo>
                                <a:cubicBezTo>
                                  <a:pt x="55667" y="9117"/>
                                  <a:pt x="37761" y="10770"/>
                                  <a:pt x="18161" y="14076"/>
                                </a:cubicBezTo>
                                <a:cubicBezTo>
                                  <a:pt x="19407" y="11340"/>
                                  <a:pt x="20187" y="9423"/>
                                  <a:pt x="20498" y="8320"/>
                                </a:cubicBezTo>
                                <a:cubicBezTo>
                                  <a:pt x="20809" y="7219"/>
                                  <a:pt x="21365" y="5546"/>
                                  <a:pt x="22167" y="3304"/>
                                </a:cubicBezTo>
                                <a:cubicBezTo>
                                  <a:pt x="34273" y="2090"/>
                                  <a:pt x="44957" y="1235"/>
                                  <a:pt x="54215" y="741"/>
                                </a:cubicBezTo>
                                <a:cubicBezTo>
                                  <a:pt x="63472" y="246"/>
                                  <a:pt x="72419" y="0"/>
                                  <a:pt x="81054"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48" name="Shape 248"/>
                        <wps:cNvSpPr/>
                        <wps:spPr>
                          <a:xfrm>
                            <a:off x="2940085" y="583833"/>
                            <a:ext cx="134200" cy="60690"/>
                          </a:xfrm>
                          <a:custGeom>
                            <a:avLst/>
                            <a:gdLst/>
                            <a:ahLst/>
                            <a:cxnLst/>
                            <a:rect l="0" t="0" r="0" b="0"/>
                            <a:pathLst>
                              <a:path w="134200" h="60690">
                                <a:moveTo>
                                  <a:pt x="81054" y="0"/>
                                </a:moveTo>
                                <a:cubicBezTo>
                                  <a:pt x="90846" y="0"/>
                                  <a:pt x="99837" y="484"/>
                                  <a:pt x="108028" y="1453"/>
                                </a:cubicBezTo>
                                <a:cubicBezTo>
                                  <a:pt x="116216" y="2422"/>
                                  <a:pt x="122626" y="3970"/>
                                  <a:pt x="127255" y="6097"/>
                                </a:cubicBezTo>
                                <a:cubicBezTo>
                                  <a:pt x="131884" y="8225"/>
                                  <a:pt x="134200" y="11283"/>
                                  <a:pt x="134200" y="15272"/>
                                </a:cubicBezTo>
                                <a:cubicBezTo>
                                  <a:pt x="134200" y="17438"/>
                                  <a:pt x="133492" y="22955"/>
                                  <a:pt x="132077" y="31827"/>
                                </a:cubicBezTo>
                                <a:cubicBezTo>
                                  <a:pt x="130663" y="40698"/>
                                  <a:pt x="129822" y="49863"/>
                                  <a:pt x="129556" y="59322"/>
                                </a:cubicBezTo>
                                <a:cubicBezTo>
                                  <a:pt x="122785" y="59246"/>
                                  <a:pt x="116549" y="59208"/>
                                  <a:pt x="110848" y="59208"/>
                                </a:cubicBezTo>
                                <a:cubicBezTo>
                                  <a:pt x="105411" y="59208"/>
                                  <a:pt x="99041" y="59246"/>
                                  <a:pt x="91736" y="59322"/>
                                </a:cubicBezTo>
                                <a:cubicBezTo>
                                  <a:pt x="92907" y="54726"/>
                                  <a:pt x="93853" y="49407"/>
                                  <a:pt x="94572" y="43366"/>
                                </a:cubicBezTo>
                                <a:cubicBezTo>
                                  <a:pt x="95157" y="38636"/>
                                  <a:pt x="95743" y="33906"/>
                                  <a:pt x="96328" y="29177"/>
                                </a:cubicBezTo>
                                <a:cubicBezTo>
                                  <a:pt x="92942" y="30126"/>
                                  <a:pt x="90359" y="30791"/>
                                  <a:pt x="88577" y="31171"/>
                                </a:cubicBezTo>
                                <a:cubicBezTo>
                                  <a:pt x="86795" y="31551"/>
                                  <a:pt x="84790" y="31903"/>
                                  <a:pt x="82562" y="32225"/>
                                </a:cubicBezTo>
                                <a:cubicBezTo>
                                  <a:pt x="80335" y="32548"/>
                                  <a:pt x="76414" y="33042"/>
                                  <a:pt x="70802" y="33707"/>
                                </a:cubicBezTo>
                                <a:cubicBezTo>
                                  <a:pt x="65189" y="34372"/>
                                  <a:pt x="60689" y="34951"/>
                                  <a:pt x="57303" y="35444"/>
                                </a:cubicBezTo>
                                <a:cubicBezTo>
                                  <a:pt x="53918" y="35939"/>
                                  <a:pt x="50866" y="36499"/>
                                  <a:pt x="48148" y="37126"/>
                                </a:cubicBezTo>
                                <a:cubicBezTo>
                                  <a:pt x="45430" y="37754"/>
                                  <a:pt x="43135" y="38456"/>
                                  <a:pt x="41265" y="39234"/>
                                </a:cubicBezTo>
                                <a:cubicBezTo>
                                  <a:pt x="39394" y="40013"/>
                                  <a:pt x="38035" y="40831"/>
                                  <a:pt x="37189" y="41686"/>
                                </a:cubicBezTo>
                                <a:cubicBezTo>
                                  <a:pt x="36344" y="42540"/>
                                  <a:pt x="35919" y="43461"/>
                                  <a:pt x="35919" y="44449"/>
                                </a:cubicBezTo>
                                <a:cubicBezTo>
                                  <a:pt x="35919" y="46044"/>
                                  <a:pt x="37010" y="47422"/>
                                  <a:pt x="39191" y="48580"/>
                                </a:cubicBezTo>
                                <a:cubicBezTo>
                                  <a:pt x="41373" y="49739"/>
                                  <a:pt x="44109" y="50547"/>
                                  <a:pt x="47404" y="51002"/>
                                </a:cubicBezTo>
                                <a:cubicBezTo>
                                  <a:pt x="50697" y="51458"/>
                                  <a:pt x="54569" y="51685"/>
                                  <a:pt x="59020" y="51685"/>
                                </a:cubicBezTo>
                                <a:cubicBezTo>
                                  <a:pt x="61869" y="51685"/>
                                  <a:pt x="64874" y="51591"/>
                                  <a:pt x="68034" y="51401"/>
                                </a:cubicBezTo>
                                <a:cubicBezTo>
                                  <a:pt x="71195" y="51212"/>
                                  <a:pt x="75445" y="50736"/>
                                  <a:pt x="80786" y="49976"/>
                                </a:cubicBezTo>
                                <a:cubicBezTo>
                                  <a:pt x="78917" y="52142"/>
                                  <a:pt x="76736" y="55371"/>
                                  <a:pt x="74243" y="59664"/>
                                </a:cubicBezTo>
                                <a:cubicBezTo>
                                  <a:pt x="67923" y="60120"/>
                                  <a:pt x="62893" y="60406"/>
                                  <a:pt x="59154" y="60518"/>
                                </a:cubicBezTo>
                                <a:cubicBezTo>
                                  <a:pt x="55415" y="60633"/>
                                  <a:pt x="51944" y="60690"/>
                                  <a:pt x="48738" y="60690"/>
                                </a:cubicBezTo>
                                <a:cubicBezTo>
                                  <a:pt x="37522" y="60690"/>
                                  <a:pt x="28308" y="60044"/>
                                  <a:pt x="21098" y="58751"/>
                                </a:cubicBezTo>
                                <a:cubicBezTo>
                                  <a:pt x="13887" y="57460"/>
                                  <a:pt x="8568" y="55409"/>
                                  <a:pt x="5141" y="52598"/>
                                </a:cubicBezTo>
                                <a:cubicBezTo>
                                  <a:pt x="1713" y="49787"/>
                                  <a:pt x="0" y="46956"/>
                                  <a:pt x="0" y="44107"/>
                                </a:cubicBezTo>
                                <a:cubicBezTo>
                                  <a:pt x="0" y="42473"/>
                                  <a:pt x="668" y="40859"/>
                                  <a:pt x="2004" y="39263"/>
                                </a:cubicBezTo>
                                <a:cubicBezTo>
                                  <a:pt x="3340" y="37667"/>
                                  <a:pt x="5300" y="36206"/>
                                  <a:pt x="7883" y="34875"/>
                                </a:cubicBezTo>
                                <a:cubicBezTo>
                                  <a:pt x="10466" y="33546"/>
                                  <a:pt x="13806" y="32263"/>
                                  <a:pt x="17903" y="31029"/>
                                </a:cubicBezTo>
                                <a:cubicBezTo>
                                  <a:pt x="22001" y="29794"/>
                                  <a:pt x="27925" y="28597"/>
                                  <a:pt x="35674" y="27439"/>
                                </a:cubicBezTo>
                                <a:cubicBezTo>
                                  <a:pt x="43424" y="26281"/>
                                  <a:pt x="53668" y="25112"/>
                                  <a:pt x="66404" y="23935"/>
                                </a:cubicBezTo>
                                <a:cubicBezTo>
                                  <a:pt x="69790" y="23630"/>
                                  <a:pt x="73309" y="23261"/>
                                  <a:pt x="76960" y="22823"/>
                                </a:cubicBezTo>
                                <a:cubicBezTo>
                                  <a:pt x="80613" y="22386"/>
                                  <a:pt x="83530" y="21958"/>
                                  <a:pt x="85712" y="21541"/>
                                </a:cubicBezTo>
                                <a:cubicBezTo>
                                  <a:pt x="87895" y="21123"/>
                                  <a:pt x="89788" y="20582"/>
                                  <a:pt x="91390" y="19917"/>
                                </a:cubicBezTo>
                                <a:cubicBezTo>
                                  <a:pt x="92993" y="19252"/>
                                  <a:pt x="94174" y="18559"/>
                                  <a:pt x="94931" y="17836"/>
                                </a:cubicBezTo>
                                <a:cubicBezTo>
                                  <a:pt x="95689" y="17114"/>
                                  <a:pt x="96068" y="16374"/>
                                  <a:pt x="96068" y="15614"/>
                                </a:cubicBezTo>
                                <a:cubicBezTo>
                                  <a:pt x="96068" y="14132"/>
                                  <a:pt x="94931" y="12879"/>
                                  <a:pt x="92660" y="11854"/>
                                </a:cubicBezTo>
                                <a:cubicBezTo>
                                  <a:pt x="90388" y="10827"/>
                                  <a:pt x="87450" y="10115"/>
                                  <a:pt x="83841" y="9716"/>
                                </a:cubicBezTo>
                                <a:cubicBezTo>
                                  <a:pt x="80232" y="9317"/>
                                  <a:pt x="76246" y="9117"/>
                                  <a:pt x="71879" y="9117"/>
                                </a:cubicBezTo>
                                <a:cubicBezTo>
                                  <a:pt x="55666" y="9117"/>
                                  <a:pt x="37759" y="10770"/>
                                  <a:pt x="18160" y="14076"/>
                                </a:cubicBezTo>
                                <a:cubicBezTo>
                                  <a:pt x="19407" y="11340"/>
                                  <a:pt x="20185" y="9423"/>
                                  <a:pt x="20496" y="8320"/>
                                </a:cubicBezTo>
                                <a:cubicBezTo>
                                  <a:pt x="20809" y="7219"/>
                                  <a:pt x="21365" y="5546"/>
                                  <a:pt x="22166" y="3304"/>
                                </a:cubicBezTo>
                                <a:cubicBezTo>
                                  <a:pt x="34273" y="2090"/>
                                  <a:pt x="44955" y="1235"/>
                                  <a:pt x="54214" y="741"/>
                                </a:cubicBezTo>
                                <a:cubicBezTo>
                                  <a:pt x="63472" y="246"/>
                                  <a:pt x="72418" y="0"/>
                                  <a:pt x="81054"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49" name="Shape 249"/>
                        <wps:cNvSpPr/>
                        <wps:spPr>
                          <a:xfrm>
                            <a:off x="2703170" y="583833"/>
                            <a:ext cx="216588" cy="59322"/>
                          </a:xfrm>
                          <a:custGeom>
                            <a:avLst/>
                            <a:gdLst/>
                            <a:ahLst/>
                            <a:cxnLst/>
                            <a:rect l="0" t="0" r="0" b="0"/>
                            <a:pathLst>
                              <a:path w="216588" h="59322">
                                <a:moveTo>
                                  <a:pt x="86689" y="0"/>
                                </a:moveTo>
                                <a:cubicBezTo>
                                  <a:pt x="90693" y="0"/>
                                  <a:pt x="94564" y="161"/>
                                  <a:pt x="98302" y="484"/>
                                </a:cubicBezTo>
                                <a:cubicBezTo>
                                  <a:pt x="102040" y="808"/>
                                  <a:pt x="105444" y="1264"/>
                                  <a:pt x="108514" y="1852"/>
                                </a:cubicBezTo>
                                <a:cubicBezTo>
                                  <a:pt x="111585" y="2441"/>
                                  <a:pt x="114210" y="3115"/>
                                  <a:pt x="116391" y="3875"/>
                                </a:cubicBezTo>
                                <a:cubicBezTo>
                                  <a:pt x="118571" y="4635"/>
                                  <a:pt x="120418" y="5480"/>
                                  <a:pt x="121930" y="6411"/>
                                </a:cubicBezTo>
                                <a:cubicBezTo>
                                  <a:pt x="123443" y="7342"/>
                                  <a:pt x="125089" y="8719"/>
                                  <a:pt x="126869" y="10543"/>
                                </a:cubicBezTo>
                                <a:cubicBezTo>
                                  <a:pt x="128828" y="9213"/>
                                  <a:pt x="130631" y="8102"/>
                                  <a:pt x="132277" y="7209"/>
                                </a:cubicBezTo>
                                <a:cubicBezTo>
                                  <a:pt x="133923" y="6316"/>
                                  <a:pt x="136127" y="5395"/>
                                  <a:pt x="138886" y="4445"/>
                                </a:cubicBezTo>
                                <a:cubicBezTo>
                                  <a:pt x="141644" y="3495"/>
                                  <a:pt x="144716" y="2698"/>
                                  <a:pt x="148099" y="2051"/>
                                </a:cubicBezTo>
                                <a:cubicBezTo>
                                  <a:pt x="151481" y="1406"/>
                                  <a:pt x="155285" y="902"/>
                                  <a:pt x="159514" y="541"/>
                                </a:cubicBezTo>
                                <a:cubicBezTo>
                                  <a:pt x="163741" y="181"/>
                                  <a:pt x="168124" y="0"/>
                                  <a:pt x="172663" y="0"/>
                                </a:cubicBezTo>
                                <a:cubicBezTo>
                                  <a:pt x="180408" y="0"/>
                                  <a:pt x="187706" y="541"/>
                                  <a:pt x="194560" y="1625"/>
                                </a:cubicBezTo>
                                <a:cubicBezTo>
                                  <a:pt x="201413" y="2707"/>
                                  <a:pt x="206798" y="4416"/>
                                  <a:pt x="210714" y="6753"/>
                                </a:cubicBezTo>
                                <a:cubicBezTo>
                                  <a:pt x="214630" y="9089"/>
                                  <a:pt x="216588" y="11987"/>
                                  <a:pt x="216588" y="15443"/>
                                </a:cubicBezTo>
                                <a:cubicBezTo>
                                  <a:pt x="216588" y="17267"/>
                                  <a:pt x="216280" y="19945"/>
                                  <a:pt x="215664" y="23478"/>
                                </a:cubicBezTo>
                                <a:cubicBezTo>
                                  <a:pt x="215048" y="27012"/>
                                  <a:pt x="214300" y="32776"/>
                                  <a:pt x="213420" y="40773"/>
                                </a:cubicBezTo>
                                <a:cubicBezTo>
                                  <a:pt x="212541" y="48771"/>
                                  <a:pt x="212057" y="54953"/>
                                  <a:pt x="211970" y="59322"/>
                                </a:cubicBezTo>
                                <a:cubicBezTo>
                                  <a:pt x="205461" y="59246"/>
                                  <a:pt x="199710" y="59208"/>
                                  <a:pt x="194718" y="59208"/>
                                </a:cubicBezTo>
                                <a:cubicBezTo>
                                  <a:pt x="188835" y="59208"/>
                                  <a:pt x="181927" y="59246"/>
                                  <a:pt x="173991" y="59322"/>
                                </a:cubicBezTo>
                                <a:cubicBezTo>
                                  <a:pt x="174796" y="54421"/>
                                  <a:pt x="175556" y="49293"/>
                                  <a:pt x="176272" y="43936"/>
                                </a:cubicBezTo>
                                <a:cubicBezTo>
                                  <a:pt x="176808" y="39586"/>
                                  <a:pt x="177344" y="35237"/>
                                  <a:pt x="177881" y="30886"/>
                                </a:cubicBezTo>
                                <a:cubicBezTo>
                                  <a:pt x="178327" y="27581"/>
                                  <a:pt x="178551" y="24789"/>
                                  <a:pt x="178551" y="22509"/>
                                </a:cubicBezTo>
                                <a:cubicBezTo>
                                  <a:pt x="178551" y="19797"/>
                                  <a:pt x="177549" y="17743"/>
                                  <a:pt x="175545" y="16348"/>
                                </a:cubicBezTo>
                                <a:cubicBezTo>
                                  <a:pt x="173542" y="14953"/>
                                  <a:pt x="171003" y="13960"/>
                                  <a:pt x="167931" y="13368"/>
                                </a:cubicBezTo>
                                <a:cubicBezTo>
                                  <a:pt x="164858" y="12777"/>
                                  <a:pt x="161407" y="12481"/>
                                  <a:pt x="157578" y="12481"/>
                                </a:cubicBezTo>
                                <a:cubicBezTo>
                                  <a:pt x="153571" y="12481"/>
                                  <a:pt x="149942" y="12805"/>
                                  <a:pt x="146690" y="13453"/>
                                </a:cubicBezTo>
                                <a:cubicBezTo>
                                  <a:pt x="143440" y="14102"/>
                                  <a:pt x="140413" y="15151"/>
                                  <a:pt x="137607" y="16602"/>
                                </a:cubicBezTo>
                                <a:cubicBezTo>
                                  <a:pt x="134803" y="18052"/>
                                  <a:pt x="132643" y="19741"/>
                                  <a:pt x="131129" y="21669"/>
                                </a:cubicBezTo>
                                <a:cubicBezTo>
                                  <a:pt x="129615" y="23597"/>
                                  <a:pt x="128507" y="26299"/>
                                  <a:pt x="127804" y="29776"/>
                                </a:cubicBezTo>
                                <a:cubicBezTo>
                                  <a:pt x="127102" y="33251"/>
                                  <a:pt x="126531" y="37819"/>
                                  <a:pt x="126091" y="43480"/>
                                </a:cubicBezTo>
                                <a:cubicBezTo>
                                  <a:pt x="125783" y="48761"/>
                                  <a:pt x="125476" y="54042"/>
                                  <a:pt x="125169" y="59322"/>
                                </a:cubicBezTo>
                                <a:cubicBezTo>
                                  <a:pt x="117771" y="59246"/>
                                  <a:pt x="111620" y="59208"/>
                                  <a:pt x="106717" y="59208"/>
                                </a:cubicBezTo>
                                <a:cubicBezTo>
                                  <a:pt x="101815" y="59208"/>
                                  <a:pt x="95264" y="59246"/>
                                  <a:pt x="87063" y="59322"/>
                                </a:cubicBezTo>
                                <a:cubicBezTo>
                                  <a:pt x="87683" y="56397"/>
                                  <a:pt x="88570" y="50413"/>
                                  <a:pt x="89723" y="41372"/>
                                </a:cubicBezTo>
                                <a:cubicBezTo>
                                  <a:pt x="90876" y="32329"/>
                                  <a:pt x="91453" y="26233"/>
                                  <a:pt x="91453" y="23078"/>
                                </a:cubicBezTo>
                                <a:cubicBezTo>
                                  <a:pt x="91453" y="21407"/>
                                  <a:pt x="91142" y="19993"/>
                                  <a:pt x="90519" y="18835"/>
                                </a:cubicBezTo>
                                <a:cubicBezTo>
                                  <a:pt x="89896" y="17675"/>
                                  <a:pt x="88628" y="16573"/>
                                  <a:pt x="86716" y="15529"/>
                                </a:cubicBezTo>
                                <a:cubicBezTo>
                                  <a:pt x="84802" y="14484"/>
                                  <a:pt x="82555" y="13715"/>
                                  <a:pt x="79976" y="13221"/>
                                </a:cubicBezTo>
                                <a:cubicBezTo>
                                  <a:pt x="77396" y="12727"/>
                                  <a:pt x="74416" y="12481"/>
                                  <a:pt x="71035" y="12481"/>
                                </a:cubicBezTo>
                                <a:cubicBezTo>
                                  <a:pt x="64807" y="12481"/>
                                  <a:pt x="59336" y="13354"/>
                                  <a:pt x="54620" y="15102"/>
                                </a:cubicBezTo>
                                <a:cubicBezTo>
                                  <a:pt x="49905" y="16849"/>
                                  <a:pt x="46458" y="19185"/>
                                  <a:pt x="44279" y="22111"/>
                                </a:cubicBezTo>
                                <a:cubicBezTo>
                                  <a:pt x="42098" y="25036"/>
                                  <a:pt x="40523" y="30725"/>
                                  <a:pt x="39552" y="39177"/>
                                </a:cubicBezTo>
                                <a:cubicBezTo>
                                  <a:pt x="38580" y="47630"/>
                                  <a:pt x="38094" y="54345"/>
                                  <a:pt x="38094" y="59322"/>
                                </a:cubicBezTo>
                                <a:cubicBezTo>
                                  <a:pt x="29925" y="59246"/>
                                  <a:pt x="23753" y="59208"/>
                                  <a:pt x="19580" y="59208"/>
                                </a:cubicBezTo>
                                <a:cubicBezTo>
                                  <a:pt x="14873" y="59208"/>
                                  <a:pt x="8348" y="59246"/>
                                  <a:pt x="0" y="59322"/>
                                </a:cubicBezTo>
                                <a:cubicBezTo>
                                  <a:pt x="1246" y="52864"/>
                                  <a:pt x="2559" y="43214"/>
                                  <a:pt x="3940" y="30373"/>
                                </a:cubicBezTo>
                                <a:cubicBezTo>
                                  <a:pt x="5319" y="17532"/>
                                  <a:pt x="6009" y="7864"/>
                                  <a:pt x="6009" y="1368"/>
                                </a:cubicBezTo>
                                <a:cubicBezTo>
                                  <a:pt x="13571" y="1444"/>
                                  <a:pt x="19712" y="1482"/>
                                  <a:pt x="24429" y="1482"/>
                                </a:cubicBezTo>
                                <a:cubicBezTo>
                                  <a:pt x="29855" y="1482"/>
                                  <a:pt x="35734" y="1444"/>
                                  <a:pt x="42063" y="1368"/>
                                </a:cubicBezTo>
                                <a:cubicBezTo>
                                  <a:pt x="41720" y="4426"/>
                                  <a:pt x="41377" y="7484"/>
                                  <a:pt x="41034" y="10543"/>
                                </a:cubicBezTo>
                                <a:cubicBezTo>
                                  <a:pt x="43881" y="8757"/>
                                  <a:pt x="46485" y="7304"/>
                                  <a:pt x="48842" y="6183"/>
                                </a:cubicBezTo>
                                <a:cubicBezTo>
                                  <a:pt x="51200" y="5062"/>
                                  <a:pt x="54249" y="4028"/>
                                  <a:pt x="57987" y="3077"/>
                                </a:cubicBezTo>
                                <a:cubicBezTo>
                                  <a:pt x="61726" y="2128"/>
                                  <a:pt x="66109" y="1377"/>
                                  <a:pt x="71137" y="827"/>
                                </a:cubicBezTo>
                                <a:cubicBezTo>
                                  <a:pt x="76166" y="276"/>
                                  <a:pt x="81350" y="0"/>
                                  <a:pt x="86689"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0" name="Shape 250"/>
                        <wps:cNvSpPr/>
                        <wps:spPr>
                          <a:xfrm>
                            <a:off x="2575606" y="583833"/>
                            <a:ext cx="101617" cy="60690"/>
                          </a:xfrm>
                          <a:custGeom>
                            <a:avLst/>
                            <a:gdLst/>
                            <a:ahLst/>
                            <a:cxnLst/>
                            <a:rect l="0" t="0" r="0" b="0"/>
                            <a:pathLst>
                              <a:path w="101617" h="60690">
                                <a:moveTo>
                                  <a:pt x="59555" y="0"/>
                                </a:moveTo>
                                <a:cubicBezTo>
                                  <a:pt x="71216" y="0"/>
                                  <a:pt x="84658" y="590"/>
                                  <a:pt x="99882" y="1767"/>
                                </a:cubicBezTo>
                                <a:cubicBezTo>
                                  <a:pt x="100459" y="5737"/>
                                  <a:pt x="101038" y="9707"/>
                                  <a:pt x="101617" y="13677"/>
                                </a:cubicBezTo>
                                <a:cubicBezTo>
                                  <a:pt x="91290" y="11892"/>
                                  <a:pt x="81365" y="10999"/>
                                  <a:pt x="71840" y="10999"/>
                                </a:cubicBezTo>
                                <a:cubicBezTo>
                                  <a:pt x="66676" y="10999"/>
                                  <a:pt x="62159" y="11217"/>
                                  <a:pt x="58286" y="11654"/>
                                </a:cubicBezTo>
                                <a:cubicBezTo>
                                  <a:pt x="54413" y="12091"/>
                                  <a:pt x="51632" y="12755"/>
                                  <a:pt x="49940" y="13648"/>
                                </a:cubicBezTo>
                                <a:cubicBezTo>
                                  <a:pt x="48248" y="14540"/>
                                  <a:pt x="47403" y="15539"/>
                                  <a:pt x="47403" y="16640"/>
                                </a:cubicBezTo>
                                <a:cubicBezTo>
                                  <a:pt x="47403" y="17287"/>
                                  <a:pt x="47671" y="17922"/>
                                  <a:pt x="48204" y="18548"/>
                                </a:cubicBezTo>
                                <a:cubicBezTo>
                                  <a:pt x="48738" y="19176"/>
                                  <a:pt x="49673" y="19831"/>
                                  <a:pt x="51008" y="20514"/>
                                </a:cubicBezTo>
                                <a:cubicBezTo>
                                  <a:pt x="52344" y="21199"/>
                                  <a:pt x="53880" y="21844"/>
                                  <a:pt x="55616" y="22453"/>
                                </a:cubicBezTo>
                                <a:cubicBezTo>
                                  <a:pt x="57352" y="23061"/>
                                  <a:pt x="60979" y="24257"/>
                                  <a:pt x="66498" y="26043"/>
                                </a:cubicBezTo>
                                <a:cubicBezTo>
                                  <a:pt x="72018" y="27829"/>
                                  <a:pt x="76848" y="29442"/>
                                  <a:pt x="80987" y="30886"/>
                                </a:cubicBezTo>
                                <a:cubicBezTo>
                                  <a:pt x="85125" y="32329"/>
                                  <a:pt x="88530" y="33783"/>
                                  <a:pt x="91201" y="35245"/>
                                </a:cubicBezTo>
                                <a:cubicBezTo>
                                  <a:pt x="93872" y="36709"/>
                                  <a:pt x="95919" y="38275"/>
                                  <a:pt x="97344" y="39947"/>
                                </a:cubicBezTo>
                                <a:cubicBezTo>
                                  <a:pt x="98768" y="41618"/>
                                  <a:pt x="99480" y="43308"/>
                                  <a:pt x="99480" y="45019"/>
                                </a:cubicBezTo>
                                <a:cubicBezTo>
                                  <a:pt x="99480" y="47868"/>
                                  <a:pt x="97433" y="50509"/>
                                  <a:pt x="93338" y="52940"/>
                                </a:cubicBezTo>
                                <a:cubicBezTo>
                                  <a:pt x="89243" y="55371"/>
                                  <a:pt x="83057" y="57271"/>
                                  <a:pt x="74778" y="58639"/>
                                </a:cubicBezTo>
                                <a:cubicBezTo>
                                  <a:pt x="66498" y="60006"/>
                                  <a:pt x="57240" y="60690"/>
                                  <a:pt x="47003" y="60690"/>
                                </a:cubicBezTo>
                                <a:cubicBezTo>
                                  <a:pt x="41661" y="60690"/>
                                  <a:pt x="35162" y="60509"/>
                                  <a:pt x="27507" y="60149"/>
                                </a:cubicBezTo>
                                <a:cubicBezTo>
                                  <a:pt x="19851" y="59788"/>
                                  <a:pt x="11661" y="59151"/>
                                  <a:pt x="2937" y="58240"/>
                                </a:cubicBezTo>
                                <a:cubicBezTo>
                                  <a:pt x="1958" y="54060"/>
                                  <a:pt x="979" y="49882"/>
                                  <a:pt x="0" y="45703"/>
                                </a:cubicBezTo>
                                <a:cubicBezTo>
                                  <a:pt x="8723" y="47223"/>
                                  <a:pt x="16112" y="48277"/>
                                  <a:pt x="22165" y="48864"/>
                                </a:cubicBezTo>
                                <a:cubicBezTo>
                                  <a:pt x="28219" y="49454"/>
                                  <a:pt x="33783" y="49749"/>
                                  <a:pt x="38857" y="49749"/>
                                </a:cubicBezTo>
                                <a:cubicBezTo>
                                  <a:pt x="43932" y="49749"/>
                                  <a:pt x="48204" y="49492"/>
                                  <a:pt x="51676" y="48979"/>
                                </a:cubicBezTo>
                                <a:cubicBezTo>
                                  <a:pt x="55148" y="48466"/>
                                  <a:pt x="57729" y="47706"/>
                                  <a:pt x="59420" y="46699"/>
                                </a:cubicBezTo>
                                <a:cubicBezTo>
                                  <a:pt x="61112" y="45693"/>
                                  <a:pt x="61958" y="44638"/>
                                  <a:pt x="61958" y="43537"/>
                                </a:cubicBezTo>
                                <a:cubicBezTo>
                                  <a:pt x="61958" y="43043"/>
                                  <a:pt x="61846" y="42587"/>
                                  <a:pt x="61624" y="42170"/>
                                </a:cubicBezTo>
                                <a:cubicBezTo>
                                  <a:pt x="61402" y="41752"/>
                                  <a:pt x="61001" y="41315"/>
                                  <a:pt x="60423" y="40859"/>
                                </a:cubicBezTo>
                                <a:cubicBezTo>
                                  <a:pt x="59844" y="40403"/>
                                  <a:pt x="59175" y="39976"/>
                                  <a:pt x="58420" y="39576"/>
                                </a:cubicBezTo>
                                <a:cubicBezTo>
                                  <a:pt x="57663" y="39177"/>
                                  <a:pt x="56616" y="38722"/>
                                  <a:pt x="55282" y="38209"/>
                                </a:cubicBezTo>
                                <a:cubicBezTo>
                                  <a:pt x="53946" y="37696"/>
                                  <a:pt x="52032" y="37041"/>
                                  <a:pt x="49540" y="36244"/>
                                </a:cubicBezTo>
                                <a:cubicBezTo>
                                  <a:pt x="47136" y="35426"/>
                                  <a:pt x="44733" y="34609"/>
                                  <a:pt x="42329" y="33793"/>
                                </a:cubicBezTo>
                                <a:cubicBezTo>
                                  <a:pt x="35386" y="31475"/>
                                  <a:pt x="30089" y="29652"/>
                                  <a:pt x="26439" y="28322"/>
                                </a:cubicBezTo>
                                <a:cubicBezTo>
                                  <a:pt x="22789" y="26993"/>
                                  <a:pt x="19718" y="25634"/>
                                  <a:pt x="17225" y="24247"/>
                                </a:cubicBezTo>
                                <a:cubicBezTo>
                                  <a:pt x="14732" y="22861"/>
                                  <a:pt x="12841" y="21399"/>
                                  <a:pt x="11550" y="19859"/>
                                </a:cubicBezTo>
                                <a:cubicBezTo>
                                  <a:pt x="10259" y="18321"/>
                                  <a:pt x="9614" y="16754"/>
                                  <a:pt x="9614" y="15158"/>
                                </a:cubicBezTo>
                                <a:cubicBezTo>
                                  <a:pt x="9614" y="12385"/>
                                  <a:pt x="11595" y="9745"/>
                                  <a:pt x="15556" y="7237"/>
                                </a:cubicBezTo>
                                <a:cubicBezTo>
                                  <a:pt x="19517" y="4730"/>
                                  <a:pt x="25282" y="2897"/>
                                  <a:pt x="32848" y="1738"/>
                                </a:cubicBezTo>
                                <a:cubicBezTo>
                                  <a:pt x="40415" y="579"/>
                                  <a:pt x="49316" y="0"/>
                                  <a:pt x="59555"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1" name="Shape 251"/>
                        <wps:cNvSpPr/>
                        <wps:spPr>
                          <a:xfrm>
                            <a:off x="2404435" y="583833"/>
                            <a:ext cx="90668" cy="59322"/>
                          </a:xfrm>
                          <a:custGeom>
                            <a:avLst/>
                            <a:gdLst/>
                            <a:ahLst/>
                            <a:cxnLst/>
                            <a:rect l="0" t="0" r="0" b="0"/>
                            <a:pathLst>
                              <a:path w="90668" h="59322">
                                <a:moveTo>
                                  <a:pt x="78517" y="0"/>
                                </a:moveTo>
                                <a:cubicBezTo>
                                  <a:pt x="82078" y="0"/>
                                  <a:pt x="85728" y="190"/>
                                  <a:pt x="89467" y="571"/>
                                </a:cubicBezTo>
                                <a:cubicBezTo>
                                  <a:pt x="89467" y="4104"/>
                                  <a:pt x="89867" y="8586"/>
                                  <a:pt x="90668" y="14019"/>
                                </a:cubicBezTo>
                                <a:cubicBezTo>
                                  <a:pt x="85415" y="13410"/>
                                  <a:pt x="80653" y="13107"/>
                                  <a:pt x="76378" y="13107"/>
                                </a:cubicBezTo>
                                <a:cubicBezTo>
                                  <a:pt x="71215" y="13107"/>
                                  <a:pt x="66652" y="13439"/>
                                  <a:pt x="62690" y="14104"/>
                                </a:cubicBezTo>
                                <a:cubicBezTo>
                                  <a:pt x="58727" y="14769"/>
                                  <a:pt x="55166" y="15777"/>
                                  <a:pt x="52005" y="17124"/>
                                </a:cubicBezTo>
                                <a:cubicBezTo>
                                  <a:pt x="48844" y="18473"/>
                                  <a:pt x="46241" y="20135"/>
                                  <a:pt x="44192" y="22111"/>
                                </a:cubicBezTo>
                                <a:cubicBezTo>
                                  <a:pt x="42502" y="23706"/>
                                  <a:pt x="41255" y="25776"/>
                                  <a:pt x="40453" y="28322"/>
                                </a:cubicBezTo>
                                <a:cubicBezTo>
                                  <a:pt x="39763" y="30297"/>
                                  <a:pt x="39177" y="33678"/>
                                  <a:pt x="38698" y="38465"/>
                                </a:cubicBezTo>
                                <a:cubicBezTo>
                                  <a:pt x="38219" y="43252"/>
                                  <a:pt x="37979" y="47963"/>
                                  <a:pt x="37979" y="52598"/>
                                </a:cubicBezTo>
                                <a:cubicBezTo>
                                  <a:pt x="37979" y="54383"/>
                                  <a:pt x="38113" y="56624"/>
                                  <a:pt x="38379" y="59322"/>
                                </a:cubicBezTo>
                                <a:cubicBezTo>
                                  <a:pt x="31605" y="59246"/>
                                  <a:pt x="25409" y="59208"/>
                                  <a:pt x="19792" y="59208"/>
                                </a:cubicBezTo>
                                <a:cubicBezTo>
                                  <a:pt x="14265" y="59208"/>
                                  <a:pt x="7667" y="59246"/>
                                  <a:pt x="0" y="59322"/>
                                </a:cubicBezTo>
                                <a:cubicBezTo>
                                  <a:pt x="1289" y="50300"/>
                                  <a:pt x="2577" y="41277"/>
                                  <a:pt x="3866" y="32255"/>
                                </a:cubicBezTo>
                                <a:cubicBezTo>
                                  <a:pt x="4222" y="27012"/>
                                  <a:pt x="4577" y="21768"/>
                                  <a:pt x="4933" y="16525"/>
                                </a:cubicBezTo>
                                <a:cubicBezTo>
                                  <a:pt x="5111" y="13297"/>
                                  <a:pt x="5200" y="10048"/>
                                  <a:pt x="5200" y="6782"/>
                                </a:cubicBezTo>
                                <a:cubicBezTo>
                                  <a:pt x="5200" y="6212"/>
                                  <a:pt x="5111" y="4407"/>
                                  <a:pt x="4933" y="1368"/>
                                </a:cubicBezTo>
                                <a:cubicBezTo>
                                  <a:pt x="13213" y="1444"/>
                                  <a:pt x="19312" y="1482"/>
                                  <a:pt x="23231" y="1482"/>
                                </a:cubicBezTo>
                                <a:cubicBezTo>
                                  <a:pt x="27773" y="1482"/>
                                  <a:pt x="33782" y="1444"/>
                                  <a:pt x="41261" y="1368"/>
                                </a:cubicBezTo>
                                <a:cubicBezTo>
                                  <a:pt x="41039" y="4046"/>
                                  <a:pt x="40817" y="6725"/>
                                  <a:pt x="40593" y="9403"/>
                                </a:cubicBezTo>
                                <a:cubicBezTo>
                                  <a:pt x="43976" y="7351"/>
                                  <a:pt x="46870" y="5822"/>
                                  <a:pt x="49274" y="4815"/>
                                </a:cubicBezTo>
                                <a:cubicBezTo>
                                  <a:pt x="51676" y="3809"/>
                                  <a:pt x="54370" y="2944"/>
                                  <a:pt x="57352" y="2223"/>
                                </a:cubicBezTo>
                                <a:cubicBezTo>
                                  <a:pt x="60334" y="1501"/>
                                  <a:pt x="63650" y="950"/>
                                  <a:pt x="67300" y="571"/>
                                </a:cubicBezTo>
                                <a:cubicBezTo>
                                  <a:pt x="70950" y="190"/>
                                  <a:pt x="74689" y="0"/>
                                  <a:pt x="78517"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2" name="Shape 252"/>
                        <wps:cNvSpPr/>
                        <wps:spPr>
                          <a:xfrm>
                            <a:off x="2240420" y="583833"/>
                            <a:ext cx="134200" cy="60690"/>
                          </a:xfrm>
                          <a:custGeom>
                            <a:avLst/>
                            <a:gdLst/>
                            <a:ahLst/>
                            <a:cxnLst/>
                            <a:rect l="0" t="0" r="0" b="0"/>
                            <a:pathLst>
                              <a:path w="134200" h="60690">
                                <a:moveTo>
                                  <a:pt x="81054" y="0"/>
                                </a:moveTo>
                                <a:cubicBezTo>
                                  <a:pt x="90847" y="0"/>
                                  <a:pt x="99837" y="484"/>
                                  <a:pt x="108028" y="1453"/>
                                </a:cubicBezTo>
                                <a:cubicBezTo>
                                  <a:pt x="116218" y="2422"/>
                                  <a:pt x="122627" y="3970"/>
                                  <a:pt x="127257" y="6097"/>
                                </a:cubicBezTo>
                                <a:cubicBezTo>
                                  <a:pt x="131886" y="8225"/>
                                  <a:pt x="134200" y="11283"/>
                                  <a:pt x="134200" y="15272"/>
                                </a:cubicBezTo>
                                <a:cubicBezTo>
                                  <a:pt x="134200" y="17438"/>
                                  <a:pt x="133492" y="22955"/>
                                  <a:pt x="132077" y="31827"/>
                                </a:cubicBezTo>
                                <a:cubicBezTo>
                                  <a:pt x="130663" y="40698"/>
                                  <a:pt x="129823" y="49863"/>
                                  <a:pt x="129558" y="59322"/>
                                </a:cubicBezTo>
                                <a:cubicBezTo>
                                  <a:pt x="122786" y="59246"/>
                                  <a:pt x="116550" y="59208"/>
                                  <a:pt x="110848" y="59208"/>
                                </a:cubicBezTo>
                                <a:cubicBezTo>
                                  <a:pt x="105413" y="59208"/>
                                  <a:pt x="99042" y="59246"/>
                                  <a:pt x="91737" y="59322"/>
                                </a:cubicBezTo>
                                <a:cubicBezTo>
                                  <a:pt x="92908" y="54726"/>
                                  <a:pt x="93853" y="49407"/>
                                  <a:pt x="94572" y="43366"/>
                                </a:cubicBezTo>
                                <a:cubicBezTo>
                                  <a:pt x="95157" y="38636"/>
                                  <a:pt x="95743" y="33906"/>
                                  <a:pt x="96329" y="29177"/>
                                </a:cubicBezTo>
                                <a:cubicBezTo>
                                  <a:pt x="92944" y="30126"/>
                                  <a:pt x="90359" y="30791"/>
                                  <a:pt x="88578" y="31171"/>
                                </a:cubicBezTo>
                                <a:cubicBezTo>
                                  <a:pt x="86795" y="31551"/>
                                  <a:pt x="84791" y="31903"/>
                                  <a:pt x="82564" y="32225"/>
                                </a:cubicBezTo>
                                <a:cubicBezTo>
                                  <a:pt x="80336" y="32548"/>
                                  <a:pt x="76416" y="33042"/>
                                  <a:pt x="70802" y="33707"/>
                                </a:cubicBezTo>
                                <a:cubicBezTo>
                                  <a:pt x="65189" y="34372"/>
                                  <a:pt x="60689" y="34951"/>
                                  <a:pt x="57305" y="35444"/>
                                </a:cubicBezTo>
                                <a:cubicBezTo>
                                  <a:pt x="53919" y="35939"/>
                                  <a:pt x="50867" y="36499"/>
                                  <a:pt x="48149" y="37126"/>
                                </a:cubicBezTo>
                                <a:cubicBezTo>
                                  <a:pt x="45432" y="37754"/>
                                  <a:pt x="43137" y="38456"/>
                                  <a:pt x="41266" y="39234"/>
                                </a:cubicBezTo>
                                <a:cubicBezTo>
                                  <a:pt x="39395" y="40013"/>
                                  <a:pt x="38036" y="40831"/>
                                  <a:pt x="37189" y="41686"/>
                                </a:cubicBezTo>
                                <a:cubicBezTo>
                                  <a:pt x="36344" y="42540"/>
                                  <a:pt x="35921" y="43461"/>
                                  <a:pt x="35921" y="44449"/>
                                </a:cubicBezTo>
                                <a:cubicBezTo>
                                  <a:pt x="35921" y="46044"/>
                                  <a:pt x="37010" y="47422"/>
                                  <a:pt x="39192" y="48580"/>
                                </a:cubicBezTo>
                                <a:cubicBezTo>
                                  <a:pt x="41373" y="49739"/>
                                  <a:pt x="44111" y="50547"/>
                                  <a:pt x="47404" y="51002"/>
                                </a:cubicBezTo>
                                <a:cubicBezTo>
                                  <a:pt x="50698" y="51458"/>
                                  <a:pt x="54571" y="51685"/>
                                  <a:pt x="59022" y="51685"/>
                                </a:cubicBezTo>
                                <a:cubicBezTo>
                                  <a:pt x="61871" y="51685"/>
                                  <a:pt x="64874" y="51591"/>
                                  <a:pt x="68035" y="51401"/>
                                </a:cubicBezTo>
                                <a:cubicBezTo>
                                  <a:pt x="71195" y="51212"/>
                                  <a:pt x="75445" y="50736"/>
                                  <a:pt x="80787" y="49976"/>
                                </a:cubicBezTo>
                                <a:cubicBezTo>
                                  <a:pt x="78918" y="52142"/>
                                  <a:pt x="76737" y="55371"/>
                                  <a:pt x="74244" y="59664"/>
                                </a:cubicBezTo>
                                <a:cubicBezTo>
                                  <a:pt x="67923" y="60120"/>
                                  <a:pt x="62894" y="60406"/>
                                  <a:pt x="59155" y="60518"/>
                                </a:cubicBezTo>
                                <a:cubicBezTo>
                                  <a:pt x="55416" y="60633"/>
                                  <a:pt x="51944" y="60690"/>
                                  <a:pt x="48740" y="60690"/>
                                </a:cubicBezTo>
                                <a:cubicBezTo>
                                  <a:pt x="37523" y="60690"/>
                                  <a:pt x="28310" y="60044"/>
                                  <a:pt x="21098" y="58751"/>
                                </a:cubicBezTo>
                                <a:cubicBezTo>
                                  <a:pt x="13888" y="57460"/>
                                  <a:pt x="8568" y="55409"/>
                                  <a:pt x="5141" y="52598"/>
                                </a:cubicBezTo>
                                <a:cubicBezTo>
                                  <a:pt x="1715" y="49787"/>
                                  <a:pt x="0" y="46956"/>
                                  <a:pt x="0" y="44107"/>
                                </a:cubicBezTo>
                                <a:cubicBezTo>
                                  <a:pt x="0" y="42473"/>
                                  <a:pt x="668" y="40859"/>
                                  <a:pt x="2004" y="39263"/>
                                </a:cubicBezTo>
                                <a:cubicBezTo>
                                  <a:pt x="3340" y="37667"/>
                                  <a:pt x="5300" y="36206"/>
                                  <a:pt x="7883" y="34875"/>
                                </a:cubicBezTo>
                                <a:cubicBezTo>
                                  <a:pt x="10466" y="33546"/>
                                  <a:pt x="13806" y="32263"/>
                                  <a:pt x="17904" y="31029"/>
                                </a:cubicBezTo>
                                <a:cubicBezTo>
                                  <a:pt x="22001" y="29794"/>
                                  <a:pt x="27926" y="28597"/>
                                  <a:pt x="35675" y="27439"/>
                                </a:cubicBezTo>
                                <a:cubicBezTo>
                                  <a:pt x="43425" y="26281"/>
                                  <a:pt x="53669" y="25112"/>
                                  <a:pt x="66406" y="23935"/>
                                </a:cubicBezTo>
                                <a:cubicBezTo>
                                  <a:pt x="69790" y="23630"/>
                                  <a:pt x="73309" y="23261"/>
                                  <a:pt x="76962" y="22823"/>
                                </a:cubicBezTo>
                                <a:cubicBezTo>
                                  <a:pt x="80613" y="22386"/>
                                  <a:pt x="83531" y="21958"/>
                                  <a:pt x="85713" y="21541"/>
                                </a:cubicBezTo>
                                <a:cubicBezTo>
                                  <a:pt x="87895" y="21123"/>
                                  <a:pt x="89788" y="20582"/>
                                  <a:pt x="91392" y="19917"/>
                                </a:cubicBezTo>
                                <a:cubicBezTo>
                                  <a:pt x="92994" y="19252"/>
                                  <a:pt x="94174" y="18559"/>
                                  <a:pt x="94933" y="17836"/>
                                </a:cubicBezTo>
                                <a:cubicBezTo>
                                  <a:pt x="95690" y="17114"/>
                                  <a:pt x="96068" y="16374"/>
                                  <a:pt x="96068" y="15614"/>
                                </a:cubicBezTo>
                                <a:cubicBezTo>
                                  <a:pt x="96068" y="14132"/>
                                  <a:pt x="94933" y="12879"/>
                                  <a:pt x="92660" y="11854"/>
                                </a:cubicBezTo>
                                <a:cubicBezTo>
                                  <a:pt x="90390" y="10827"/>
                                  <a:pt x="87450" y="10115"/>
                                  <a:pt x="83841" y="9716"/>
                                </a:cubicBezTo>
                                <a:cubicBezTo>
                                  <a:pt x="80233" y="9317"/>
                                  <a:pt x="76246" y="9117"/>
                                  <a:pt x="71881" y="9117"/>
                                </a:cubicBezTo>
                                <a:cubicBezTo>
                                  <a:pt x="55667" y="9117"/>
                                  <a:pt x="37761" y="10770"/>
                                  <a:pt x="18161" y="14076"/>
                                </a:cubicBezTo>
                                <a:cubicBezTo>
                                  <a:pt x="19407" y="11340"/>
                                  <a:pt x="20185" y="9423"/>
                                  <a:pt x="20498" y="8320"/>
                                </a:cubicBezTo>
                                <a:cubicBezTo>
                                  <a:pt x="20809" y="7219"/>
                                  <a:pt x="21365" y="5546"/>
                                  <a:pt x="22166" y="3304"/>
                                </a:cubicBezTo>
                                <a:cubicBezTo>
                                  <a:pt x="34273" y="2090"/>
                                  <a:pt x="44955" y="1235"/>
                                  <a:pt x="54214" y="741"/>
                                </a:cubicBezTo>
                                <a:cubicBezTo>
                                  <a:pt x="63472" y="246"/>
                                  <a:pt x="72419" y="0"/>
                                  <a:pt x="81054"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3" name="Shape 253"/>
                        <wps:cNvSpPr/>
                        <wps:spPr>
                          <a:xfrm>
                            <a:off x="3095073" y="571353"/>
                            <a:ext cx="90668" cy="73170"/>
                          </a:xfrm>
                          <a:custGeom>
                            <a:avLst/>
                            <a:gdLst/>
                            <a:ahLst/>
                            <a:cxnLst/>
                            <a:rect l="0" t="0" r="0" b="0"/>
                            <a:pathLst>
                              <a:path w="90668" h="73170">
                                <a:moveTo>
                                  <a:pt x="57819" y="0"/>
                                </a:moveTo>
                                <a:cubicBezTo>
                                  <a:pt x="57180" y="5129"/>
                                  <a:pt x="56816" y="9935"/>
                                  <a:pt x="56724" y="14419"/>
                                </a:cubicBezTo>
                                <a:cubicBezTo>
                                  <a:pt x="68039" y="14419"/>
                                  <a:pt x="79353" y="14419"/>
                                  <a:pt x="90668" y="14419"/>
                                </a:cubicBezTo>
                                <a:cubicBezTo>
                                  <a:pt x="90045" y="19546"/>
                                  <a:pt x="89733" y="23213"/>
                                  <a:pt x="89733" y="25416"/>
                                </a:cubicBezTo>
                                <a:cubicBezTo>
                                  <a:pt x="78383" y="25416"/>
                                  <a:pt x="67032" y="25416"/>
                                  <a:pt x="55681" y="25416"/>
                                </a:cubicBezTo>
                                <a:cubicBezTo>
                                  <a:pt x="53809" y="40877"/>
                                  <a:pt x="52873" y="49825"/>
                                  <a:pt x="52873" y="52257"/>
                                </a:cubicBezTo>
                                <a:cubicBezTo>
                                  <a:pt x="52873" y="54611"/>
                                  <a:pt x="53473" y="56435"/>
                                  <a:pt x="54675" y="57727"/>
                                </a:cubicBezTo>
                                <a:cubicBezTo>
                                  <a:pt x="55877" y="59018"/>
                                  <a:pt x="57813" y="59949"/>
                                  <a:pt x="60485" y="60519"/>
                                </a:cubicBezTo>
                                <a:cubicBezTo>
                                  <a:pt x="63156" y="61089"/>
                                  <a:pt x="66006" y="61374"/>
                                  <a:pt x="69032" y="61374"/>
                                </a:cubicBezTo>
                                <a:cubicBezTo>
                                  <a:pt x="71258" y="61374"/>
                                  <a:pt x="73596" y="61298"/>
                                  <a:pt x="76044" y="61145"/>
                                </a:cubicBezTo>
                                <a:cubicBezTo>
                                  <a:pt x="78492" y="60994"/>
                                  <a:pt x="82789" y="60576"/>
                                  <a:pt x="88932" y="59892"/>
                                </a:cubicBezTo>
                                <a:cubicBezTo>
                                  <a:pt x="87864" y="61981"/>
                                  <a:pt x="86172" y="65857"/>
                                  <a:pt x="83858" y="71517"/>
                                </a:cubicBezTo>
                                <a:cubicBezTo>
                                  <a:pt x="76380" y="72239"/>
                                  <a:pt x="70505" y="72695"/>
                                  <a:pt x="66232" y="72885"/>
                                </a:cubicBezTo>
                                <a:cubicBezTo>
                                  <a:pt x="61958" y="73075"/>
                                  <a:pt x="57953" y="73170"/>
                                  <a:pt x="54214" y="73170"/>
                                </a:cubicBezTo>
                                <a:cubicBezTo>
                                  <a:pt x="47626" y="73170"/>
                                  <a:pt x="41728" y="72904"/>
                                  <a:pt x="36521" y="72372"/>
                                </a:cubicBezTo>
                                <a:cubicBezTo>
                                  <a:pt x="31313" y="71840"/>
                                  <a:pt x="27018" y="70900"/>
                                  <a:pt x="23635" y="69552"/>
                                </a:cubicBezTo>
                                <a:cubicBezTo>
                                  <a:pt x="20253" y="68203"/>
                                  <a:pt x="17960" y="66625"/>
                                  <a:pt x="16759" y="64821"/>
                                </a:cubicBezTo>
                                <a:cubicBezTo>
                                  <a:pt x="15556" y="63017"/>
                                  <a:pt x="14955" y="61145"/>
                                  <a:pt x="14955" y="59209"/>
                                </a:cubicBezTo>
                                <a:cubicBezTo>
                                  <a:pt x="14955" y="58714"/>
                                  <a:pt x="15000" y="58049"/>
                                  <a:pt x="15089" y="57214"/>
                                </a:cubicBezTo>
                                <a:cubicBezTo>
                                  <a:pt x="15178" y="56378"/>
                                  <a:pt x="15533" y="53680"/>
                                  <a:pt x="16156" y="49122"/>
                                </a:cubicBezTo>
                                <a:cubicBezTo>
                                  <a:pt x="17177" y="41220"/>
                                  <a:pt x="18198" y="33318"/>
                                  <a:pt x="19219" y="25416"/>
                                </a:cubicBezTo>
                                <a:cubicBezTo>
                                  <a:pt x="12812" y="25416"/>
                                  <a:pt x="6406" y="25416"/>
                                  <a:pt x="0" y="25416"/>
                                </a:cubicBezTo>
                                <a:cubicBezTo>
                                  <a:pt x="443" y="23137"/>
                                  <a:pt x="843" y="19470"/>
                                  <a:pt x="1200" y="14419"/>
                                </a:cubicBezTo>
                                <a:cubicBezTo>
                                  <a:pt x="7905" y="14419"/>
                                  <a:pt x="14609" y="14419"/>
                                  <a:pt x="21313" y="14419"/>
                                </a:cubicBezTo>
                                <a:cubicBezTo>
                                  <a:pt x="21844" y="12215"/>
                                  <a:pt x="22375" y="8472"/>
                                  <a:pt x="22904" y="3191"/>
                                </a:cubicBezTo>
                                <a:cubicBezTo>
                                  <a:pt x="28167" y="2755"/>
                                  <a:pt x="33429" y="2318"/>
                                  <a:pt x="38691" y="1881"/>
                                </a:cubicBezTo>
                                <a:cubicBezTo>
                                  <a:pt x="41990" y="1615"/>
                                  <a:pt x="48366" y="988"/>
                                  <a:pt x="57819"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4" name="Shape 254"/>
                        <wps:cNvSpPr/>
                        <wps:spPr>
                          <a:xfrm>
                            <a:off x="3278261" y="565369"/>
                            <a:ext cx="45533" cy="77785"/>
                          </a:xfrm>
                          <a:custGeom>
                            <a:avLst/>
                            <a:gdLst/>
                            <a:ahLst/>
                            <a:cxnLst/>
                            <a:rect l="0" t="0" r="0" b="0"/>
                            <a:pathLst>
                              <a:path w="45533" h="77785">
                                <a:moveTo>
                                  <a:pt x="7444" y="0"/>
                                </a:moveTo>
                                <a:cubicBezTo>
                                  <a:pt x="16767" y="77"/>
                                  <a:pt x="23381" y="115"/>
                                  <a:pt x="27289" y="115"/>
                                </a:cubicBezTo>
                                <a:cubicBezTo>
                                  <a:pt x="31905" y="115"/>
                                  <a:pt x="37987" y="77"/>
                                  <a:pt x="45533" y="0"/>
                                </a:cubicBezTo>
                                <a:cubicBezTo>
                                  <a:pt x="44604" y="6174"/>
                                  <a:pt x="43673" y="12347"/>
                                  <a:pt x="42742" y="18521"/>
                                </a:cubicBezTo>
                                <a:cubicBezTo>
                                  <a:pt x="41679" y="28360"/>
                                  <a:pt x="40616" y="38199"/>
                                  <a:pt x="39552" y="48039"/>
                                </a:cubicBezTo>
                                <a:cubicBezTo>
                                  <a:pt x="39110" y="55390"/>
                                  <a:pt x="38667" y="62741"/>
                                  <a:pt x="38223" y="70093"/>
                                </a:cubicBezTo>
                                <a:cubicBezTo>
                                  <a:pt x="38179" y="72657"/>
                                  <a:pt x="38134" y="75221"/>
                                  <a:pt x="38090" y="77785"/>
                                </a:cubicBezTo>
                                <a:cubicBezTo>
                                  <a:pt x="30188" y="77709"/>
                                  <a:pt x="23973" y="77671"/>
                                  <a:pt x="19444" y="77671"/>
                                </a:cubicBezTo>
                                <a:cubicBezTo>
                                  <a:pt x="14294" y="77671"/>
                                  <a:pt x="7813" y="77709"/>
                                  <a:pt x="0" y="77785"/>
                                </a:cubicBezTo>
                                <a:cubicBezTo>
                                  <a:pt x="885" y="72846"/>
                                  <a:pt x="1772" y="67908"/>
                                  <a:pt x="2658" y="62969"/>
                                </a:cubicBezTo>
                                <a:cubicBezTo>
                                  <a:pt x="3678" y="53490"/>
                                  <a:pt x="4697" y="44012"/>
                                  <a:pt x="5716" y="34533"/>
                                </a:cubicBezTo>
                                <a:cubicBezTo>
                                  <a:pt x="6204" y="26422"/>
                                  <a:pt x="6692" y="18311"/>
                                  <a:pt x="7179" y="10201"/>
                                </a:cubicBezTo>
                                <a:cubicBezTo>
                                  <a:pt x="7356" y="5794"/>
                                  <a:pt x="7444" y="2393"/>
                                  <a:pt x="7444"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5" name="Shape 255"/>
                        <wps:cNvSpPr/>
                        <wps:spPr>
                          <a:xfrm>
                            <a:off x="2070719" y="565369"/>
                            <a:ext cx="147686" cy="77785"/>
                          </a:xfrm>
                          <a:custGeom>
                            <a:avLst/>
                            <a:gdLst/>
                            <a:ahLst/>
                            <a:cxnLst/>
                            <a:rect l="0" t="0" r="0" b="0"/>
                            <a:pathLst>
                              <a:path w="147686" h="77785">
                                <a:moveTo>
                                  <a:pt x="8233" y="0"/>
                                </a:moveTo>
                                <a:cubicBezTo>
                                  <a:pt x="16077" y="77"/>
                                  <a:pt x="22583" y="115"/>
                                  <a:pt x="27752" y="115"/>
                                </a:cubicBezTo>
                                <a:cubicBezTo>
                                  <a:pt x="34526" y="115"/>
                                  <a:pt x="40988" y="77"/>
                                  <a:pt x="47137" y="0"/>
                                </a:cubicBezTo>
                                <a:cubicBezTo>
                                  <a:pt x="46333" y="4521"/>
                                  <a:pt x="45529" y="9041"/>
                                  <a:pt x="44726" y="13563"/>
                                </a:cubicBezTo>
                                <a:cubicBezTo>
                                  <a:pt x="44190" y="16905"/>
                                  <a:pt x="43476" y="22281"/>
                                  <a:pt x="42582" y="29689"/>
                                </a:cubicBezTo>
                                <a:cubicBezTo>
                                  <a:pt x="45431" y="27867"/>
                                  <a:pt x="47813" y="26499"/>
                                  <a:pt x="49727" y="25587"/>
                                </a:cubicBezTo>
                                <a:cubicBezTo>
                                  <a:pt x="51642" y="24675"/>
                                  <a:pt x="53779" y="23830"/>
                                  <a:pt x="56138" y="23051"/>
                                </a:cubicBezTo>
                                <a:cubicBezTo>
                                  <a:pt x="58498" y="22272"/>
                                  <a:pt x="60923" y="21617"/>
                                  <a:pt x="63416" y="21085"/>
                                </a:cubicBezTo>
                                <a:cubicBezTo>
                                  <a:pt x="65909" y="20553"/>
                                  <a:pt x="68825" y="20078"/>
                                  <a:pt x="72164" y="19660"/>
                                </a:cubicBezTo>
                                <a:cubicBezTo>
                                  <a:pt x="75502" y="19242"/>
                                  <a:pt x="79219" y="18920"/>
                                  <a:pt x="83315" y="18691"/>
                                </a:cubicBezTo>
                                <a:cubicBezTo>
                                  <a:pt x="87410" y="18463"/>
                                  <a:pt x="91595" y="18349"/>
                                  <a:pt x="95870" y="18349"/>
                                </a:cubicBezTo>
                                <a:cubicBezTo>
                                  <a:pt x="103259" y="18349"/>
                                  <a:pt x="110359" y="18710"/>
                                  <a:pt x="117170" y="19432"/>
                                </a:cubicBezTo>
                                <a:cubicBezTo>
                                  <a:pt x="123981" y="20154"/>
                                  <a:pt x="129858" y="21369"/>
                                  <a:pt x="134799" y="23078"/>
                                </a:cubicBezTo>
                                <a:cubicBezTo>
                                  <a:pt x="139741" y="24789"/>
                                  <a:pt x="143124" y="26792"/>
                                  <a:pt x="144949" y="29091"/>
                                </a:cubicBezTo>
                                <a:cubicBezTo>
                                  <a:pt x="146774" y="31390"/>
                                  <a:pt x="147686" y="33793"/>
                                  <a:pt x="147686" y="36299"/>
                                </a:cubicBezTo>
                                <a:cubicBezTo>
                                  <a:pt x="147686" y="37934"/>
                                  <a:pt x="147462" y="40479"/>
                                  <a:pt x="147013" y="43936"/>
                                </a:cubicBezTo>
                                <a:cubicBezTo>
                                  <a:pt x="145933" y="52236"/>
                                  <a:pt x="144854" y="60537"/>
                                  <a:pt x="143774" y="68838"/>
                                </a:cubicBezTo>
                                <a:cubicBezTo>
                                  <a:pt x="143505" y="71423"/>
                                  <a:pt x="143369" y="74405"/>
                                  <a:pt x="143369" y="77785"/>
                                </a:cubicBezTo>
                                <a:cubicBezTo>
                                  <a:pt x="136167" y="77709"/>
                                  <a:pt x="129809" y="77671"/>
                                  <a:pt x="124295" y="77671"/>
                                </a:cubicBezTo>
                                <a:cubicBezTo>
                                  <a:pt x="118337" y="77671"/>
                                  <a:pt x="111535" y="77709"/>
                                  <a:pt x="103889" y="77785"/>
                                </a:cubicBezTo>
                                <a:cubicBezTo>
                                  <a:pt x="105122" y="73302"/>
                                  <a:pt x="106333" y="67186"/>
                                  <a:pt x="107522" y="59436"/>
                                </a:cubicBezTo>
                                <a:cubicBezTo>
                                  <a:pt x="108712" y="51685"/>
                                  <a:pt x="109307" y="46178"/>
                                  <a:pt x="109307" y="42910"/>
                                </a:cubicBezTo>
                                <a:cubicBezTo>
                                  <a:pt x="109307" y="39908"/>
                                  <a:pt x="108174" y="37563"/>
                                  <a:pt x="105908" y="35873"/>
                                </a:cubicBezTo>
                                <a:cubicBezTo>
                                  <a:pt x="103642" y="34182"/>
                                  <a:pt x="100310" y="32929"/>
                                  <a:pt x="95910" y="32111"/>
                                </a:cubicBezTo>
                                <a:cubicBezTo>
                                  <a:pt x="91511" y="31294"/>
                                  <a:pt x="86692" y="30886"/>
                                  <a:pt x="81449" y="30886"/>
                                </a:cubicBezTo>
                                <a:cubicBezTo>
                                  <a:pt x="74694" y="30886"/>
                                  <a:pt x="68740" y="31400"/>
                                  <a:pt x="63586" y="32424"/>
                                </a:cubicBezTo>
                                <a:cubicBezTo>
                                  <a:pt x="58609" y="33413"/>
                                  <a:pt x="54432" y="34895"/>
                                  <a:pt x="51055" y="36870"/>
                                </a:cubicBezTo>
                                <a:cubicBezTo>
                                  <a:pt x="48302" y="38503"/>
                                  <a:pt x="45991" y="40839"/>
                                  <a:pt x="44124" y="43879"/>
                                </a:cubicBezTo>
                                <a:cubicBezTo>
                                  <a:pt x="42170" y="47070"/>
                                  <a:pt x="40748" y="52009"/>
                                  <a:pt x="39859" y="58695"/>
                                </a:cubicBezTo>
                                <a:cubicBezTo>
                                  <a:pt x="39406" y="61924"/>
                                  <a:pt x="38908" y="68288"/>
                                  <a:pt x="38364" y="77785"/>
                                </a:cubicBezTo>
                                <a:cubicBezTo>
                                  <a:pt x="31324" y="77709"/>
                                  <a:pt x="25264" y="77671"/>
                                  <a:pt x="20184" y="77671"/>
                                </a:cubicBezTo>
                                <a:cubicBezTo>
                                  <a:pt x="15372" y="77671"/>
                                  <a:pt x="8644" y="77709"/>
                                  <a:pt x="0" y="77785"/>
                                </a:cubicBezTo>
                                <a:cubicBezTo>
                                  <a:pt x="1062" y="71612"/>
                                  <a:pt x="2125" y="65439"/>
                                  <a:pt x="3186" y="59265"/>
                                </a:cubicBezTo>
                                <a:cubicBezTo>
                                  <a:pt x="4249" y="50432"/>
                                  <a:pt x="5311" y="41599"/>
                                  <a:pt x="6374" y="32766"/>
                                </a:cubicBezTo>
                                <a:cubicBezTo>
                                  <a:pt x="6994" y="21844"/>
                                  <a:pt x="7613" y="10923"/>
                                  <a:pt x="8233"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6" name="Shape 256"/>
                        <wps:cNvSpPr/>
                        <wps:spPr>
                          <a:xfrm>
                            <a:off x="1936911" y="565369"/>
                            <a:ext cx="116707" cy="77785"/>
                          </a:xfrm>
                          <a:custGeom>
                            <a:avLst/>
                            <a:gdLst/>
                            <a:ahLst/>
                            <a:cxnLst/>
                            <a:rect l="0" t="0" r="0" b="0"/>
                            <a:pathLst>
                              <a:path w="116707" h="77785">
                                <a:moveTo>
                                  <a:pt x="67834" y="0"/>
                                </a:moveTo>
                                <a:cubicBezTo>
                                  <a:pt x="75843" y="38"/>
                                  <a:pt x="83851" y="77"/>
                                  <a:pt x="91859" y="115"/>
                                </a:cubicBezTo>
                                <a:cubicBezTo>
                                  <a:pt x="92838" y="115"/>
                                  <a:pt x="100491" y="77"/>
                                  <a:pt x="114817" y="0"/>
                                </a:cubicBezTo>
                                <a:cubicBezTo>
                                  <a:pt x="94328" y="10268"/>
                                  <a:pt x="73839" y="20538"/>
                                  <a:pt x="53350" y="30805"/>
                                </a:cubicBezTo>
                                <a:cubicBezTo>
                                  <a:pt x="49877" y="32647"/>
                                  <a:pt x="46402" y="34487"/>
                                  <a:pt x="42928" y="36329"/>
                                </a:cubicBezTo>
                                <a:cubicBezTo>
                                  <a:pt x="45735" y="38040"/>
                                  <a:pt x="48542" y="39750"/>
                                  <a:pt x="51350" y="41461"/>
                                </a:cubicBezTo>
                                <a:cubicBezTo>
                                  <a:pt x="52597" y="42183"/>
                                  <a:pt x="61418" y="47125"/>
                                  <a:pt x="77814" y="56286"/>
                                </a:cubicBezTo>
                                <a:cubicBezTo>
                                  <a:pt x="90778" y="63453"/>
                                  <a:pt x="103742" y="70619"/>
                                  <a:pt x="116707" y="77785"/>
                                </a:cubicBezTo>
                                <a:cubicBezTo>
                                  <a:pt x="108787" y="77747"/>
                                  <a:pt x="100868" y="77709"/>
                                  <a:pt x="92949" y="77671"/>
                                </a:cubicBezTo>
                                <a:cubicBezTo>
                                  <a:pt x="88768" y="77671"/>
                                  <a:pt x="80093" y="77709"/>
                                  <a:pt x="66922" y="77785"/>
                                </a:cubicBezTo>
                                <a:cubicBezTo>
                                  <a:pt x="64073" y="75884"/>
                                  <a:pt x="61224" y="73984"/>
                                  <a:pt x="58374" y="72083"/>
                                </a:cubicBezTo>
                                <a:cubicBezTo>
                                  <a:pt x="56770" y="70980"/>
                                  <a:pt x="53920" y="69175"/>
                                  <a:pt x="49825" y="66665"/>
                                </a:cubicBezTo>
                                <a:cubicBezTo>
                                  <a:pt x="37713" y="59290"/>
                                  <a:pt x="25602" y="51915"/>
                                  <a:pt x="13491" y="44539"/>
                                </a:cubicBezTo>
                                <a:cubicBezTo>
                                  <a:pt x="8994" y="41897"/>
                                  <a:pt x="4497" y="39256"/>
                                  <a:pt x="0" y="36613"/>
                                </a:cubicBezTo>
                                <a:cubicBezTo>
                                  <a:pt x="10104" y="31317"/>
                                  <a:pt x="20208" y="26022"/>
                                  <a:pt x="30312" y="20727"/>
                                </a:cubicBezTo>
                                <a:cubicBezTo>
                                  <a:pt x="39525" y="15735"/>
                                  <a:pt x="48739" y="10744"/>
                                  <a:pt x="57953" y="5751"/>
                                </a:cubicBezTo>
                                <a:cubicBezTo>
                                  <a:pt x="59911" y="4650"/>
                                  <a:pt x="63205" y="2733"/>
                                  <a:pt x="67834"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7" name="Shape 257"/>
                        <wps:cNvSpPr/>
                        <wps:spPr>
                          <a:xfrm>
                            <a:off x="1888439" y="565369"/>
                            <a:ext cx="50608" cy="77785"/>
                          </a:xfrm>
                          <a:custGeom>
                            <a:avLst/>
                            <a:gdLst/>
                            <a:ahLst/>
                            <a:cxnLst/>
                            <a:rect l="0" t="0" r="0" b="0"/>
                            <a:pathLst>
                              <a:path w="50608" h="77785">
                                <a:moveTo>
                                  <a:pt x="8236" y="0"/>
                                </a:moveTo>
                                <a:cubicBezTo>
                                  <a:pt x="19285" y="77"/>
                                  <a:pt x="26548" y="115"/>
                                  <a:pt x="30024" y="115"/>
                                </a:cubicBezTo>
                                <a:cubicBezTo>
                                  <a:pt x="32342" y="115"/>
                                  <a:pt x="39204" y="77"/>
                                  <a:pt x="50608" y="0"/>
                                </a:cubicBezTo>
                                <a:cubicBezTo>
                                  <a:pt x="49214" y="10258"/>
                                  <a:pt x="47818" y="20514"/>
                                  <a:pt x="46424" y="30773"/>
                                </a:cubicBezTo>
                                <a:cubicBezTo>
                                  <a:pt x="45208" y="43062"/>
                                  <a:pt x="43994" y="55352"/>
                                  <a:pt x="42779" y="67642"/>
                                </a:cubicBezTo>
                                <a:cubicBezTo>
                                  <a:pt x="42644" y="71023"/>
                                  <a:pt x="42508" y="74405"/>
                                  <a:pt x="42374" y="77785"/>
                                </a:cubicBezTo>
                                <a:cubicBezTo>
                                  <a:pt x="35489" y="77747"/>
                                  <a:pt x="28604" y="77709"/>
                                  <a:pt x="21720" y="77671"/>
                                </a:cubicBezTo>
                                <a:cubicBezTo>
                                  <a:pt x="19233" y="77671"/>
                                  <a:pt x="11993" y="77709"/>
                                  <a:pt x="0" y="77785"/>
                                </a:cubicBezTo>
                                <a:cubicBezTo>
                                  <a:pt x="1505" y="70339"/>
                                  <a:pt x="2612" y="63919"/>
                                  <a:pt x="3322" y="58524"/>
                                </a:cubicBezTo>
                                <a:cubicBezTo>
                                  <a:pt x="4383" y="50812"/>
                                  <a:pt x="5578" y="39908"/>
                                  <a:pt x="6906" y="25814"/>
                                </a:cubicBezTo>
                                <a:cubicBezTo>
                                  <a:pt x="7793" y="16165"/>
                                  <a:pt x="8236" y="9327"/>
                                  <a:pt x="8236" y="5300"/>
                                </a:cubicBezTo>
                                <a:cubicBezTo>
                                  <a:pt x="8236" y="3533"/>
                                  <a:pt x="8236" y="1767"/>
                                  <a:pt x="8236"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8" name="Shape 258"/>
                        <wps:cNvSpPr/>
                        <wps:spPr>
                          <a:xfrm>
                            <a:off x="3210992" y="564458"/>
                            <a:ext cx="39660" cy="10826"/>
                          </a:xfrm>
                          <a:custGeom>
                            <a:avLst/>
                            <a:gdLst/>
                            <a:ahLst/>
                            <a:cxnLst/>
                            <a:rect l="0" t="0" r="0" b="0"/>
                            <a:pathLst>
                              <a:path w="39660" h="10826">
                                <a:moveTo>
                                  <a:pt x="534" y="0"/>
                                </a:moveTo>
                                <a:cubicBezTo>
                                  <a:pt x="8636" y="76"/>
                                  <a:pt x="15223" y="114"/>
                                  <a:pt x="20297" y="114"/>
                                </a:cubicBezTo>
                                <a:cubicBezTo>
                                  <a:pt x="27241" y="114"/>
                                  <a:pt x="33694" y="76"/>
                                  <a:pt x="39660" y="0"/>
                                </a:cubicBezTo>
                                <a:cubicBezTo>
                                  <a:pt x="39391" y="950"/>
                                  <a:pt x="39213" y="2032"/>
                                  <a:pt x="39125" y="3249"/>
                                </a:cubicBezTo>
                                <a:cubicBezTo>
                                  <a:pt x="38903" y="5775"/>
                                  <a:pt x="38680" y="8301"/>
                                  <a:pt x="38458" y="10826"/>
                                </a:cubicBezTo>
                                <a:cubicBezTo>
                                  <a:pt x="31691" y="10752"/>
                                  <a:pt x="25461" y="10713"/>
                                  <a:pt x="19764" y="10713"/>
                                </a:cubicBezTo>
                                <a:cubicBezTo>
                                  <a:pt x="14065" y="10713"/>
                                  <a:pt x="7478" y="10752"/>
                                  <a:pt x="0" y="10826"/>
                                </a:cubicBezTo>
                                <a:cubicBezTo>
                                  <a:pt x="357" y="6914"/>
                                  <a:pt x="534" y="3913"/>
                                  <a:pt x="534" y="1824"/>
                                </a:cubicBezTo>
                                <a:cubicBezTo>
                                  <a:pt x="534" y="1215"/>
                                  <a:pt x="534" y="608"/>
                                  <a:pt x="534"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59" name="Shape 259"/>
                        <wps:cNvSpPr/>
                        <wps:spPr>
                          <a:xfrm>
                            <a:off x="2514880" y="564458"/>
                            <a:ext cx="39660" cy="10826"/>
                          </a:xfrm>
                          <a:custGeom>
                            <a:avLst/>
                            <a:gdLst/>
                            <a:ahLst/>
                            <a:cxnLst/>
                            <a:rect l="0" t="0" r="0" b="0"/>
                            <a:pathLst>
                              <a:path w="39660" h="10826">
                                <a:moveTo>
                                  <a:pt x="535" y="0"/>
                                </a:moveTo>
                                <a:cubicBezTo>
                                  <a:pt x="8636" y="76"/>
                                  <a:pt x="15223" y="114"/>
                                  <a:pt x="20297" y="114"/>
                                </a:cubicBezTo>
                                <a:cubicBezTo>
                                  <a:pt x="27241" y="114"/>
                                  <a:pt x="33696" y="76"/>
                                  <a:pt x="39660" y="0"/>
                                </a:cubicBezTo>
                                <a:cubicBezTo>
                                  <a:pt x="39393" y="950"/>
                                  <a:pt x="39214" y="2032"/>
                                  <a:pt x="39125" y="3249"/>
                                </a:cubicBezTo>
                                <a:cubicBezTo>
                                  <a:pt x="38903" y="5775"/>
                                  <a:pt x="38681" y="8301"/>
                                  <a:pt x="38458" y="10826"/>
                                </a:cubicBezTo>
                                <a:cubicBezTo>
                                  <a:pt x="31691" y="10752"/>
                                  <a:pt x="25461" y="10713"/>
                                  <a:pt x="19764" y="10713"/>
                                </a:cubicBezTo>
                                <a:cubicBezTo>
                                  <a:pt x="14065" y="10713"/>
                                  <a:pt x="7478" y="10752"/>
                                  <a:pt x="0" y="10826"/>
                                </a:cubicBezTo>
                                <a:cubicBezTo>
                                  <a:pt x="357" y="6914"/>
                                  <a:pt x="535" y="3913"/>
                                  <a:pt x="535" y="1824"/>
                                </a:cubicBezTo>
                                <a:cubicBezTo>
                                  <a:pt x="535" y="1215"/>
                                  <a:pt x="535" y="608"/>
                                  <a:pt x="535" y="0"/>
                                </a:cubicBezTo>
                                <a:close/>
                              </a:path>
                            </a:pathLst>
                          </a:custGeom>
                          <a:ln w="0" cap="flat">
                            <a:round/>
                          </a:ln>
                        </wps:spPr>
                        <wps:style>
                          <a:lnRef idx="0">
                            <a:srgbClr val="000000">
                              <a:alpha val="0"/>
                            </a:srgbClr>
                          </a:lnRef>
                          <a:fillRef idx="1">
                            <a:srgbClr val="5F497A"/>
                          </a:fillRef>
                          <a:effectRef idx="0">
                            <a:scrgbClr r="0" g="0" b="0"/>
                          </a:effectRef>
                          <a:fontRef idx="none"/>
                        </wps:style>
                        <wps:bodyPr/>
                      </wps:wsp>
                      <wps:wsp>
                        <wps:cNvPr id="260" name="Shape 260"/>
                        <wps:cNvSpPr/>
                        <wps:spPr>
                          <a:xfrm>
                            <a:off x="3320724" y="585201"/>
                            <a:ext cx="92537" cy="57954"/>
                          </a:xfrm>
                          <a:custGeom>
                            <a:avLst/>
                            <a:gdLst/>
                            <a:ahLst/>
                            <a:cxnLst/>
                            <a:rect l="0" t="0" r="0" b="0"/>
                            <a:pathLst>
                              <a:path w="92537" h="57954">
                                <a:moveTo>
                                  <a:pt x="47729" y="0"/>
                                </a:moveTo>
                                <a:cubicBezTo>
                                  <a:pt x="56975" y="76"/>
                                  <a:pt x="63731" y="114"/>
                                  <a:pt x="67999" y="114"/>
                                </a:cubicBezTo>
                                <a:cubicBezTo>
                                  <a:pt x="73866" y="114"/>
                                  <a:pt x="81289" y="76"/>
                                  <a:pt x="90267" y="0"/>
                                </a:cubicBezTo>
                                <a:cubicBezTo>
                                  <a:pt x="75599" y="7172"/>
                                  <a:pt x="60930" y="14344"/>
                                  <a:pt x="46262" y="21517"/>
                                </a:cubicBezTo>
                                <a:cubicBezTo>
                                  <a:pt x="43632" y="22883"/>
                                  <a:pt x="41002" y="24249"/>
                                  <a:pt x="38372" y="25615"/>
                                </a:cubicBezTo>
                                <a:cubicBezTo>
                                  <a:pt x="44880" y="30026"/>
                                  <a:pt x="62935" y="40806"/>
                                  <a:pt x="92537" y="57954"/>
                                </a:cubicBezTo>
                                <a:cubicBezTo>
                                  <a:pt x="84516" y="57878"/>
                                  <a:pt x="77652" y="57840"/>
                                  <a:pt x="71947" y="57840"/>
                                </a:cubicBezTo>
                                <a:cubicBezTo>
                                  <a:pt x="66242" y="57840"/>
                                  <a:pt x="59156" y="57878"/>
                                  <a:pt x="50688" y="57954"/>
                                </a:cubicBezTo>
                                <a:cubicBezTo>
                                  <a:pt x="45516" y="54342"/>
                                  <a:pt x="41303" y="51443"/>
                                  <a:pt x="38049" y="49256"/>
                                </a:cubicBezTo>
                                <a:cubicBezTo>
                                  <a:pt x="34795" y="47070"/>
                                  <a:pt x="31786" y="45159"/>
                                  <a:pt x="29022" y="43524"/>
                                </a:cubicBezTo>
                                <a:cubicBezTo>
                                  <a:pt x="21443" y="38905"/>
                                  <a:pt x="13865" y="34285"/>
                                  <a:pt x="6286" y="29665"/>
                                </a:cubicBezTo>
                                <a:cubicBezTo>
                                  <a:pt x="5662" y="29285"/>
                                  <a:pt x="3566" y="27897"/>
                                  <a:pt x="0" y="25501"/>
                                </a:cubicBezTo>
                                <a:cubicBezTo>
                                  <a:pt x="9072" y="20796"/>
                                  <a:pt x="18143" y="16090"/>
                                  <a:pt x="27215" y="11385"/>
                                </a:cubicBezTo>
                                <a:cubicBezTo>
                                  <a:pt x="29539" y="10170"/>
                                  <a:pt x="32311" y="8671"/>
                                  <a:pt x="35529" y="6888"/>
                                </a:cubicBezTo>
                                <a:cubicBezTo>
                                  <a:pt x="38746" y="5104"/>
                                  <a:pt x="42814" y="2808"/>
                                  <a:pt x="47729"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1" name="Shape 261"/>
                        <wps:cNvSpPr/>
                        <wps:spPr>
                          <a:xfrm>
                            <a:off x="3203677" y="585201"/>
                            <a:ext cx="45534" cy="57954"/>
                          </a:xfrm>
                          <a:custGeom>
                            <a:avLst/>
                            <a:gdLst/>
                            <a:ahLst/>
                            <a:cxnLst/>
                            <a:rect l="0" t="0" r="0" b="0"/>
                            <a:pathLst>
                              <a:path w="45534" h="57954">
                                <a:moveTo>
                                  <a:pt x="6648" y="0"/>
                                </a:moveTo>
                                <a:cubicBezTo>
                                  <a:pt x="15319" y="76"/>
                                  <a:pt x="21822" y="114"/>
                                  <a:pt x="26158" y="114"/>
                                </a:cubicBezTo>
                                <a:cubicBezTo>
                                  <a:pt x="30138" y="114"/>
                                  <a:pt x="36597" y="76"/>
                                  <a:pt x="45534" y="0"/>
                                </a:cubicBezTo>
                                <a:cubicBezTo>
                                  <a:pt x="44331" y="6610"/>
                                  <a:pt x="43364" y="12917"/>
                                  <a:pt x="42633" y="18919"/>
                                </a:cubicBezTo>
                                <a:cubicBezTo>
                                  <a:pt x="41902" y="24922"/>
                                  <a:pt x="41365" y="31798"/>
                                  <a:pt x="41022" y="39548"/>
                                </a:cubicBezTo>
                                <a:cubicBezTo>
                                  <a:pt x="40678" y="47298"/>
                                  <a:pt x="40506" y="53433"/>
                                  <a:pt x="40506" y="57954"/>
                                </a:cubicBezTo>
                                <a:cubicBezTo>
                                  <a:pt x="32395" y="57878"/>
                                  <a:pt x="25889" y="57840"/>
                                  <a:pt x="20987" y="57840"/>
                                </a:cubicBezTo>
                                <a:cubicBezTo>
                                  <a:pt x="16354" y="57840"/>
                                  <a:pt x="9359" y="57878"/>
                                  <a:pt x="0" y="57954"/>
                                </a:cubicBezTo>
                                <a:cubicBezTo>
                                  <a:pt x="1356" y="52256"/>
                                  <a:pt x="2306" y="47488"/>
                                  <a:pt x="2848" y="43651"/>
                                </a:cubicBezTo>
                                <a:cubicBezTo>
                                  <a:pt x="3754" y="37573"/>
                                  <a:pt x="4545" y="30563"/>
                                  <a:pt x="5224" y="22623"/>
                                </a:cubicBezTo>
                                <a:cubicBezTo>
                                  <a:pt x="5902" y="14683"/>
                                  <a:pt x="6376" y="7142"/>
                                  <a:pt x="6648"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2" name="Shape 262"/>
                        <wps:cNvSpPr/>
                        <wps:spPr>
                          <a:xfrm>
                            <a:off x="2507565" y="585201"/>
                            <a:ext cx="45534" cy="57954"/>
                          </a:xfrm>
                          <a:custGeom>
                            <a:avLst/>
                            <a:gdLst/>
                            <a:ahLst/>
                            <a:cxnLst/>
                            <a:rect l="0" t="0" r="0" b="0"/>
                            <a:pathLst>
                              <a:path w="45534" h="57954">
                                <a:moveTo>
                                  <a:pt x="6647" y="0"/>
                                </a:moveTo>
                                <a:cubicBezTo>
                                  <a:pt x="15318" y="76"/>
                                  <a:pt x="21822" y="114"/>
                                  <a:pt x="26157" y="114"/>
                                </a:cubicBezTo>
                                <a:cubicBezTo>
                                  <a:pt x="30138" y="114"/>
                                  <a:pt x="36597" y="76"/>
                                  <a:pt x="45534" y="0"/>
                                </a:cubicBezTo>
                                <a:cubicBezTo>
                                  <a:pt x="44331" y="6610"/>
                                  <a:pt x="43364" y="12917"/>
                                  <a:pt x="42633" y="18919"/>
                                </a:cubicBezTo>
                                <a:cubicBezTo>
                                  <a:pt x="41902" y="24922"/>
                                  <a:pt x="41365" y="31798"/>
                                  <a:pt x="41022" y="39548"/>
                                </a:cubicBezTo>
                                <a:cubicBezTo>
                                  <a:pt x="40677" y="47298"/>
                                  <a:pt x="40506" y="53433"/>
                                  <a:pt x="40506" y="57954"/>
                                </a:cubicBezTo>
                                <a:cubicBezTo>
                                  <a:pt x="32395" y="57878"/>
                                  <a:pt x="25889" y="57840"/>
                                  <a:pt x="20987" y="57840"/>
                                </a:cubicBezTo>
                                <a:cubicBezTo>
                                  <a:pt x="16354" y="57840"/>
                                  <a:pt x="9358" y="57878"/>
                                  <a:pt x="0" y="57954"/>
                                </a:cubicBezTo>
                                <a:cubicBezTo>
                                  <a:pt x="1356" y="52256"/>
                                  <a:pt x="2305" y="47488"/>
                                  <a:pt x="2848" y="43651"/>
                                </a:cubicBezTo>
                                <a:cubicBezTo>
                                  <a:pt x="3754" y="37573"/>
                                  <a:pt x="4545" y="30563"/>
                                  <a:pt x="5223" y="22623"/>
                                </a:cubicBezTo>
                                <a:cubicBezTo>
                                  <a:pt x="5901" y="14683"/>
                                  <a:pt x="6376" y="7142"/>
                                  <a:pt x="6647"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3" name="Shape 263"/>
                        <wps:cNvSpPr/>
                        <wps:spPr>
                          <a:xfrm>
                            <a:off x="3419550" y="583833"/>
                            <a:ext cx="134199" cy="60690"/>
                          </a:xfrm>
                          <a:custGeom>
                            <a:avLst/>
                            <a:gdLst/>
                            <a:ahLst/>
                            <a:cxnLst/>
                            <a:rect l="0" t="0" r="0" b="0"/>
                            <a:pathLst>
                              <a:path w="134199" h="60690">
                                <a:moveTo>
                                  <a:pt x="81054" y="0"/>
                                </a:moveTo>
                                <a:cubicBezTo>
                                  <a:pt x="90846" y="0"/>
                                  <a:pt x="99837" y="484"/>
                                  <a:pt x="108027" y="1453"/>
                                </a:cubicBezTo>
                                <a:cubicBezTo>
                                  <a:pt x="116217" y="2422"/>
                                  <a:pt x="122627" y="3970"/>
                                  <a:pt x="127256" y="6097"/>
                                </a:cubicBezTo>
                                <a:cubicBezTo>
                                  <a:pt x="131885" y="8225"/>
                                  <a:pt x="134199" y="11283"/>
                                  <a:pt x="134199" y="15272"/>
                                </a:cubicBezTo>
                                <a:cubicBezTo>
                                  <a:pt x="134199" y="17438"/>
                                  <a:pt x="133492" y="22956"/>
                                  <a:pt x="132078" y="31826"/>
                                </a:cubicBezTo>
                                <a:cubicBezTo>
                                  <a:pt x="130663" y="40697"/>
                                  <a:pt x="129823" y="49862"/>
                                  <a:pt x="129557" y="59322"/>
                                </a:cubicBezTo>
                                <a:cubicBezTo>
                                  <a:pt x="122786" y="59246"/>
                                  <a:pt x="116549" y="59208"/>
                                  <a:pt x="110848" y="59208"/>
                                </a:cubicBezTo>
                                <a:cubicBezTo>
                                  <a:pt x="105412" y="59208"/>
                                  <a:pt x="99042" y="59246"/>
                                  <a:pt x="91736" y="59322"/>
                                </a:cubicBezTo>
                                <a:cubicBezTo>
                                  <a:pt x="92907" y="54725"/>
                                  <a:pt x="93853" y="49406"/>
                                  <a:pt x="94572" y="43366"/>
                                </a:cubicBezTo>
                                <a:cubicBezTo>
                                  <a:pt x="95157" y="38636"/>
                                  <a:pt x="95743" y="33906"/>
                                  <a:pt x="96329" y="29177"/>
                                </a:cubicBezTo>
                                <a:cubicBezTo>
                                  <a:pt x="92943" y="30126"/>
                                  <a:pt x="90360" y="30791"/>
                                  <a:pt x="88578" y="31171"/>
                                </a:cubicBezTo>
                                <a:cubicBezTo>
                                  <a:pt x="86796" y="31551"/>
                                  <a:pt x="84791" y="31902"/>
                                  <a:pt x="82564" y="32225"/>
                                </a:cubicBezTo>
                                <a:cubicBezTo>
                                  <a:pt x="80336" y="32548"/>
                                  <a:pt x="76415" y="33042"/>
                                  <a:pt x="70802" y="33707"/>
                                </a:cubicBezTo>
                                <a:cubicBezTo>
                                  <a:pt x="65189" y="34372"/>
                                  <a:pt x="60690" y="34951"/>
                                  <a:pt x="57304" y="35445"/>
                                </a:cubicBezTo>
                                <a:cubicBezTo>
                                  <a:pt x="53918" y="35939"/>
                                  <a:pt x="50866" y="36499"/>
                                  <a:pt x="48149" y="37126"/>
                                </a:cubicBezTo>
                                <a:cubicBezTo>
                                  <a:pt x="45431" y="37753"/>
                                  <a:pt x="43137" y="38456"/>
                                  <a:pt x="41265" y="39235"/>
                                </a:cubicBezTo>
                                <a:cubicBezTo>
                                  <a:pt x="39395" y="40013"/>
                                  <a:pt x="38036" y="40830"/>
                                  <a:pt x="37190" y="41685"/>
                                </a:cubicBezTo>
                                <a:cubicBezTo>
                                  <a:pt x="36344" y="42540"/>
                                  <a:pt x="35920" y="43461"/>
                                  <a:pt x="35920" y="44449"/>
                                </a:cubicBezTo>
                                <a:cubicBezTo>
                                  <a:pt x="35920" y="46044"/>
                                  <a:pt x="37011" y="47421"/>
                                  <a:pt x="39192" y="48580"/>
                                </a:cubicBezTo>
                                <a:cubicBezTo>
                                  <a:pt x="41373" y="49739"/>
                                  <a:pt x="44110" y="50546"/>
                                  <a:pt x="47404" y="51002"/>
                                </a:cubicBezTo>
                                <a:cubicBezTo>
                                  <a:pt x="50697" y="51458"/>
                                  <a:pt x="54570" y="51686"/>
                                  <a:pt x="59021" y="51686"/>
                                </a:cubicBezTo>
                                <a:cubicBezTo>
                                  <a:pt x="61869" y="51686"/>
                                  <a:pt x="64874" y="51591"/>
                                  <a:pt x="68034" y="51401"/>
                                </a:cubicBezTo>
                                <a:cubicBezTo>
                                  <a:pt x="71194" y="51211"/>
                                  <a:pt x="75445" y="50736"/>
                                  <a:pt x="80787" y="49976"/>
                                </a:cubicBezTo>
                                <a:cubicBezTo>
                                  <a:pt x="78917" y="52142"/>
                                  <a:pt x="76736" y="55371"/>
                                  <a:pt x="74244" y="59664"/>
                                </a:cubicBezTo>
                                <a:cubicBezTo>
                                  <a:pt x="67923" y="60120"/>
                                  <a:pt x="62893" y="60405"/>
                                  <a:pt x="59155" y="60519"/>
                                </a:cubicBezTo>
                                <a:cubicBezTo>
                                  <a:pt x="55416" y="60633"/>
                                  <a:pt x="51944" y="60690"/>
                                  <a:pt x="48739" y="60690"/>
                                </a:cubicBezTo>
                                <a:cubicBezTo>
                                  <a:pt x="37522" y="60690"/>
                                  <a:pt x="28309" y="60044"/>
                                  <a:pt x="21098" y="58752"/>
                                </a:cubicBezTo>
                                <a:cubicBezTo>
                                  <a:pt x="13887" y="57460"/>
                                  <a:pt x="8568" y="55409"/>
                                  <a:pt x="5141" y="52598"/>
                                </a:cubicBezTo>
                                <a:cubicBezTo>
                                  <a:pt x="1713" y="49786"/>
                                  <a:pt x="0" y="46956"/>
                                  <a:pt x="0" y="44107"/>
                                </a:cubicBezTo>
                                <a:cubicBezTo>
                                  <a:pt x="0" y="42473"/>
                                  <a:pt x="668" y="40859"/>
                                  <a:pt x="2004" y="39263"/>
                                </a:cubicBezTo>
                                <a:cubicBezTo>
                                  <a:pt x="3340" y="37667"/>
                                  <a:pt x="5300" y="36205"/>
                                  <a:pt x="7882" y="34875"/>
                                </a:cubicBezTo>
                                <a:cubicBezTo>
                                  <a:pt x="10466" y="33546"/>
                                  <a:pt x="13806" y="32263"/>
                                  <a:pt x="17904" y="31029"/>
                                </a:cubicBezTo>
                                <a:cubicBezTo>
                                  <a:pt x="22001" y="29794"/>
                                  <a:pt x="27925" y="28597"/>
                                  <a:pt x="35675" y="27439"/>
                                </a:cubicBezTo>
                                <a:cubicBezTo>
                                  <a:pt x="43425" y="26280"/>
                                  <a:pt x="53668" y="25112"/>
                                  <a:pt x="66405" y="23934"/>
                                </a:cubicBezTo>
                                <a:cubicBezTo>
                                  <a:pt x="69791" y="23630"/>
                                  <a:pt x="73309" y="23260"/>
                                  <a:pt x="76961" y="22823"/>
                                </a:cubicBezTo>
                                <a:cubicBezTo>
                                  <a:pt x="80613" y="22386"/>
                                  <a:pt x="83530" y="21958"/>
                                  <a:pt x="85713" y="21541"/>
                                </a:cubicBezTo>
                                <a:cubicBezTo>
                                  <a:pt x="87895" y="21123"/>
                                  <a:pt x="89788" y="20581"/>
                                  <a:pt x="91391" y="19917"/>
                                </a:cubicBezTo>
                                <a:cubicBezTo>
                                  <a:pt x="92994" y="19252"/>
                                  <a:pt x="94174" y="18558"/>
                                  <a:pt x="94932" y="17837"/>
                                </a:cubicBezTo>
                                <a:cubicBezTo>
                                  <a:pt x="95689" y="17115"/>
                                  <a:pt x="96067" y="16374"/>
                                  <a:pt x="96068" y="15614"/>
                                </a:cubicBezTo>
                                <a:cubicBezTo>
                                  <a:pt x="96067" y="14132"/>
                                  <a:pt x="94932" y="12879"/>
                                  <a:pt x="92661" y="11853"/>
                                </a:cubicBezTo>
                                <a:cubicBezTo>
                                  <a:pt x="90389" y="10827"/>
                                  <a:pt x="87449" y="10115"/>
                                  <a:pt x="83841" y="9716"/>
                                </a:cubicBezTo>
                                <a:cubicBezTo>
                                  <a:pt x="80233" y="9317"/>
                                  <a:pt x="76246" y="9118"/>
                                  <a:pt x="71879" y="9118"/>
                                </a:cubicBezTo>
                                <a:cubicBezTo>
                                  <a:pt x="55667" y="9118"/>
                                  <a:pt x="37760" y="10770"/>
                                  <a:pt x="18161" y="14075"/>
                                </a:cubicBezTo>
                                <a:cubicBezTo>
                                  <a:pt x="19407" y="11340"/>
                                  <a:pt x="20185" y="9422"/>
                                  <a:pt x="20497" y="8320"/>
                                </a:cubicBezTo>
                                <a:cubicBezTo>
                                  <a:pt x="20808" y="7218"/>
                                  <a:pt x="21365" y="5547"/>
                                  <a:pt x="22166" y="3305"/>
                                </a:cubicBezTo>
                                <a:cubicBezTo>
                                  <a:pt x="34273" y="2090"/>
                                  <a:pt x="44956" y="1235"/>
                                  <a:pt x="54214" y="741"/>
                                </a:cubicBezTo>
                                <a:cubicBezTo>
                                  <a:pt x="63472" y="247"/>
                                  <a:pt x="72419" y="0"/>
                                  <a:pt x="8105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4" name="Shape 264"/>
                        <wps:cNvSpPr/>
                        <wps:spPr>
                          <a:xfrm>
                            <a:off x="2940084" y="583833"/>
                            <a:ext cx="134200" cy="60690"/>
                          </a:xfrm>
                          <a:custGeom>
                            <a:avLst/>
                            <a:gdLst/>
                            <a:ahLst/>
                            <a:cxnLst/>
                            <a:rect l="0" t="0" r="0" b="0"/>
                            <a:pathLst>
                              <a:path w="134200" h="60690">
                                <a:moveTo>
                                  <a:pt x="81054" y="0"/>
                                </a:moveTo>
                                <a:cubicBezTo>
                                  <a:pt x="90846" y="0"/>
                                  <a:pt x="99837" y="484"/>
                                  <a:pt x="108027" y="1453"/>
                                </a:cubicBezTo>
                                <a:cubicBezTo>
                                  <a:pt x="116217" y="2422"/>
                                  <a:pt x="122627" y="3970"/>
                                  <a:pt x="127256" y="6097"/>
                                </a:cubicBezTo>
                                <a:cubicBezTo>
                                  <a:pt x="131885" y="8225"/>
                                  <a:pt x="134200" y="11283"/>
                                  <a:pt x="134200" y="15272"/>
                                </a:cubicBezTo>
                                <a:cubicBezTo>
                                  <a:pt x="134200" y="17438"/>
                                  <a:pt x="133492" y="22956"/>
                                  <a:pt x="132078" y="31826"/>
                                </a:cubicBezTo>
                                <a:cubicBezTo>
                                  <a:pt x="130663" y="40697"/>
                                  <a:pt x="129823" y="49862"/>
                                  <a:pt x="129557" y="59322"/>
                                </a:cubicBezTo>
                                <a:cubicBezTo>
                                  <a:pt x="122786" y="59246"/>
                                  <a:pt x="116550" y="59208"/>
                                  <a:pt x="110848" y="59208"/>
                                </a:cubicBezTo>
                                <a:cubicBezTo>
                                  <a:pt x="105412" y="59208"/>
                                  <a:pt x="99042" y="59246"/>
                                  <a:pt x="91736" y="59322"/>
                                </a:cubicBezTo>
                                <a:cubicBezTo>
                                  <a:pt x="92908" y="54725"/>
                                  <a:pt x="93853" y="49406"/>
                                  <a:pt x="94572" y="43366"/>
                                </a:cubicBezTo>
                                <a:cubicBezTo>
                                  <a:pt x="95157" y="38636"/>
                                  <a:pt x="95743" y="33906"/>
                                  <a:pt x="96329" y="29177"/>
                                </a:cubicBezTo>
                                <a:cubicBezTo>
                                  <a:pt x="92943" y="30126"/>
                                  <a:pt x="90360" y="30791"/>
                                  <a:pt x="88578" y="31171"/>
                                </a:cubicBezTo>
                                <a:cubicBezTo>
                                  <a:pt x="86796" y="31551"/>
                                  <a:pt x="84791" y="31902"/>
                                  <a:pt x="82563" y="32225"/>
                                </a:cubicBezTo>
                                <a:cubicBezTo>
                                  <a:pt x="80336" y="32548"/>
                                  <a:pt x="76415" y="33042"/>
                                  <a:pt x="70802" y="33707"/>
                                </a:cubicBezTo>
                                <a:cubicBezTo>
                                  <a:pt x="65189" y="34372"/>
                                  <a:pt x="60689" y="34951"/>
                                  <a:pt x="57304" y="35445"/>
                                </a:cubicBezTo>
                                <a:cubicBezTo>
                                  <a:pt x="53918" y="35939"/>
                                  <a:pt x="50867" y="36499"/>
                                  <a:pt x="48149" y="37126"/>
                                </a:cubicBezTo>
                                <a:cubicBezTo>
                                  <a:pt x="45431" y="37753"/>
                                  <a:pt x="43136" y="38456"/>
                                  <a:pt x="41266" y="39235"/>
                                </a:cubicBezTo>
                                <a:cubicBezTo>
                                  <a:pt x="39395" y="40013"/>
                                  <a:pt x="38036" y="40830"/>
                                  <a:pt x="37190" y="41685"/>
                                </a:cubicBezTo>
                                <a:cubicBezTo>
                                  <a:pt x="36344" y="42540"/>
                                  <a:pt x="35920" y="43461"/>
                                  <a:pt x="35920" y="44449"/>
                                </a:cubicBezTo>
                                <a:cubicBezTo>
                                  <a:pt x="35920" y="46044"/>
                                  <a:pt x="37011" y="47421"/>
                                  <a:pt x="39192" y="48580"/>
                                </a:cubicBezTo>
                                <a:cubicBezTo>
                                  <a:pt x="41373" y="49739"/>
                                  <a:pt x="44110" y="50546"/>
                                  <a:pt x="47404" y="51002"/>
                                </a:cubicBezTo>
                                <a:cubicBezTo>
                                  <a:pt x="50698" y="51458"/>
                                  <a:pt x="54570" y="51686"/>
                                  <a:pt x="59021" y="51686"/>
                                </a:cubicBezTo>
                                <a:cubicBezTo>
                                  <a:pt x="61870" y="51686"/>
                                  <a:pt x="64874" y="51591"/>
                                  <a:pt x="68035" y="51401"/>
                                </a:cubicBezTo>
                                <a:cubicBezTo>
                                  <a:pt x="71194" y="51211"/>
                                  <a:pt x="75445" y="50736"/>
                                  <a:pt x="80787" y="49976"/>
                                </a:cubicBezTo>
                                <a:cubicBezTo>
                                  <a:pt x="78917" y="52142"/>
                                  <a:pt x="76736" y="55371"/>
                                  <a:pt x="74244" y="59664"/>
                                </a:cubicBezTo>
                                <a:cubicBezTo>
                                  <a:pt x="67923" y="60120"/>
                                  <a:pt x="62894" y="60405"/>
                                  <a:pt x="59155" y="60519"/>
                                </a:cubicBezTo>
                                <a:cubicBezTo>
                                  <a:pt x="55416" y="60633"/>
                                  <a:pt x="51944" y="60690"/>
                                  <a:pt x="48739" y="60690"/>
                                </a:cubicBezTo>
                                <a:cubicBezTo>
                                  <a:pt x="37523" y="60690"/>
                                  <a:pt x="28309" y="60044"/>
                                  <a:pt x="21098" y="58752"/>
                                </a:cubicBezTo>
                                <a:cubicBezTo>
                                  <a:pt x="13888" y="57460"/>
                                  <a:pt x="8568" y="55409"/>
                                  <a:pt x="5141" y="52598"/>
                                </a:cubicBezTo>
                                <a:cubicBezTo>
                                  <a:pt x="1714" y="49786"/>
                                  <a:pt x="0" y="46956"/>
                                  <a:pt x="0" y="44107"/>
                                </a:cubicBezTo>
                                <a:cubicBezTo>
                                  <a:pt x="0" y="42473"/>
                                  <a:pt x="668" y="40859"/>
                                  <a:pt x="2004" y="39263"/>
                                </a:cubicBezTo>
                                <a:cubicBezTo>
                                  <a:pt x="3340" y="37667"/>
                                  <a:pt x="5300" y="36205"/>
                                  <a:pt x="7883" y="34875"/>
                                </a:cubicBezTo>
                                <a:cubicBezTo>
                                  <a:pt x="10466" y="33546"/>
                                  <a:pt x="13807" y="32263"/>
                                  <a:pt x="17904" y="31029"/>
                                </a:cubicBezTo>
                                <a:cubicBezTo>
                                  <a:pt x="22002" y="29794"/>
                                  <a:pt x="27925" y="28597"/>
                                  <a:pt x="35675" y="27439"/>
                                </a:cubicBezTo>
                                <a:cubicBezTo>
                                  <a:pt x="43425" y="26280"/>
                                  <a:pt x="53668" y="25112"/>
                                  <a:pt x="66405" y="23934"/>
                                </a:cubicBezTo>
                                <a:cubicBezTo>
                                  <a:pt x="69791" y="23630"/>
                                  <a:pt x="73309" y="23260"/>
                                  <a:pt x="76962" y="22823"/>
                                </a:cubicBezTo>
                                <a:cubicBezTo>
                                  <a:pt x="80613" y="22386"/>
                                  <a:pt x="83531" y="21958"/>
                                  <a:pt x="85713" y="21541"/>
                                </a:cubicBezTo>
                                <a:cubicBezTo>
                                  <a:pt x="87895" y="21123"/>
                                  <a:pt x="89788" y="20581"/>
                                  <a:pt x="91391" y="19917"/>
                                </a:cubicBezTo>
                                <a:cubicBezTo>
                                  <a:pt x="92994" y="19252"/>
                                  <a:pt x="94174" y="18558"/>
                                  <a:pt x="94932" y="17837"/>
                                </a:cubicBezTo>
                                <a:cubicBezTo>
                                  <a:pt x="95689" y="17115"/>
                                  <a:pt x="96068" y="16374"/>
                                  <a:pt x="96068" y="15614"/>
                                </a:cubicBezTo>
                                <a:cubicBezTo>
                                  <a:pt x="96068" y="14132"/>
                                  <a:pt x="94932" y="12879"/>
                                  <a:pt x="92661" y="11853"/>
                                </a:cubicBezTo>
                                <a:cubicBezTo>
                                  <a:pt x="90389" y="10827"/>
                                  <a:pt x="87449" y="10115"/>
                                  <a:pt x="83841" y="9716"/>
                                </a:cubicBezTo>
                                <a:cubicBezTo>
                                  <a:pt x="80233" y="9317"/>
                                  <a:pt x="76246" y="9118"/>
                                  <a:pt x="71880" y="9118"/>
                                </a:cubicBezTo>
                                <a:cubicBezTo>
                                  <a:pt x="55667" y="9118"/>
                                  <a:pt x="37760" y="10770"/>
                                  <a:pt x="18161" y="14075"/>
                                </a:cubicBezTo>
                                <a:cubicBezTo>
                                  <a:pt x="19407" y="11340"/>
                                  <a:pt x="20186" y="9422"/>
                                  <a:pt x="20497" y="8320"/>
                                </a:cubicBezTo>
                                <a:cubicBezTo>
                                  <a:pt x="20809" y="7218"/>
                                  <a:pt x="21365" y="5547"/>
                                  <a:pt x="22166" y="3305"/>
                                </a:cubicBezTo>
                                <a:cubicBezTo>
                                  <a:pt x="34273" y="2090"/>
                                  <a:pt x="44956" y="1235"/>
                                  <a:pt x="54214" y="741"/>
                                </a:cubicBezTo>
                                <a:cubicBezTo>
                                  <a:pt x="63472" y="247"/>
                                  <a:pt x="72419" y="0"/>
                                  <a:pt x="8105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5" name="Shape 265"/>
                        <wps:cNvSpPr/>
                        <wps:spPr>
                          <a:xfrm>
                            <a:off x="2703170" y="583833"/>
                            <a:ext cx="216588" cy="59322"/>
                          </a:xfrm>
                          <a:custGeom>
                            <a:avLst/>
                            <a:gdLst/>
                            <a:ahLst/>
                            <a:cxnLst/>
                            <a:rect l="0" t="0" r="0" b="0"/>
                            <a:pathLst>
                              <a:path w="216588" h="59322">
                                <a:moveTo>
                                  <a:pt x="86689" y="0"/>
                                </a:moveTo>
                                <a:cubicBezTo>
                                  <a:pt x="90693" y="0"/>
                                  <a:pt x="94564" y="162"/>
                                  <a:pt x="98302" y="484"/>
                                </a:cubicBezTo>
                                <a:cubicBezTo>
                                  <a:pt x="102040" y="807"/>
                                  <a:pt x="105444" y="1263"/>
                                  <a:pt x="108514" y="1852"/>
                                </a:cubicBezTo>
                                <a:cubicBezTo>
                                  <a:pt x="111585" y="2441"/>
                                  <a:pt x="114210" y="3115"/>
                                  <a:pt x="116391" y="3875"/>
                                </a:cubicBezTo>
                                <a:cubicBezTo>
                                  <a:pt x="118571" y="4635"/>
                                  <a:pt x="120417" y="5480"/>
                                  <a:pt x="121930" y="6411"/>
                                </a:cubicBezTo>
                                <a:cubicBezTo>
                                  <a:pt x="123442" y="7342"/>
                                  <a:pt x="125089" y="8719"/>
                                  <a:pt x="126869" y="10542"/>
                                </a:cubicBezTo>
                                <a:cubicBezTo>
                                  <a:pt x="128828" y="9213"/>
                                  <a:pt x="130630" y="8102"/>
                                  <a:pt x="132277" y="7209"/>
                                </a:cubicBezTo>
                                <a:cubicBezTo>
                                  <a:pt x="133922" y="6316"/>
                                  <a:pt x="136125" y="5395"/>
                                  <a:pt x="138885" y="4445"/>
                                </a:cubicBezTo>
                                <a:cubicBezTo>
                                  <a:pt x="141645" y="3495"/>
                                  <a:pt x="144716" y="2697"/>
                                  <a:pt x="148098" y="2052"/>
                                </a:cubicBezTo>
                                <a:cubicBezTo>
                                  <a:pt x="151480" y="1406"/>
                                  <a:pt x="155285" y="902"/>
                                  <a:pt x="159513" y="541"/>
                                </a:cubicBezTo>
                                <a:cubicBezTo>
                                  <a:pt x="163741" y="181"/>
                                  <a:pt x="168124" y="0"/>
                                  <a:pt x="172662" y="0"/>
                                </a:cubicBezTo>
                                <a:cubicBezTo>
                                  <a:pt x="180407" y="0"/>
                                  <a:pt x="187706" y="541"/>
                                  <a:pt x="194559" y="1624"/>
                                </a:cubicBezTo>
                                <a:cubicBezTo>
                                  <a:pt x="201413" y="2707"/>
                                  <a:pt x="206798" y="4416"/>
                                  <a:pt x="210714" y="6753"/>
                                </a:cubicBezTo>
                                <a:cubicBezTo>
                                  <a:pt x="214630" y="9089"/>
                                  <a:pt x="216588" y="11986"/>
                                  <a:pt x="216588" y="15443"/>
                                </a:cubicBezTo>
                                <a:cubicBezTo>
                                  <a:pt x="216588" y="17267"/>
                                  <a:pt x="216280" y="19945"/>
                                  <a:pt x="215664" y="23478"/>
                                </a:cubicBezTo>
                                <a:cubicBezTo>
                                  <a:pt x="215048" y="27011"/>
                                  <a:pt x="214300" y="32776"/>
                                  <a:pt x="213420" y="40773"/>
                                </a:cubicBezTo>
                                <a:cubicBezTo>
                                  <a:pt x="212540" y="48770"/>
                                  <a:pt x="212056" y="54953"/>
                                  <a:pt x="211969" y="59322"/>
                                </a:cubicBezTo>
                                <a:cubicBezTo>
                                  <a:pt x="205460" y="59246"/>
                                  <a:pt x="199710" y="59208"/>
                                  <a:pt x="194718" y="59208"/>
                                </a:cubicBezTo>
                                <a:cubicBezTo>
                                  <a:pt x="188835" y="59208"/>
                                  <a:pt x="181926" y="59246"/>
                                  <a:pt x="173992" y="59322"/>
                                </a:cubicBezTo>
                                <a:cubicBezTo>
                                  <a:pt x="174796" y="54421"/>
                                  <a:pt x="175556" y="49292"/>
                                  <a:pt x="176272" y="43936"/>
                                </a:cubicBezTo>
                                <a:cubicBezTo>
                                  <a:pt x="176808" y="39586"/>
                                  <a:pt x="177345" y="35236"/>
                                  <a:pt x="177881" y="30886"/>
                                </a:cubicBezTo>
                                <a:cubicBezTo>
                                  <a:pt x="178327" y="27581"/>
                                  <a:pt x="178550" y="24789"/>
                                  <a:pt x="178551" y="22509"/>
                                </a:cubicBezTo>
                                <a:cubicBezTo>
                                  <a:pt x="178550" y="19797"/>
                                  <a:pt x="177549" y="17743"/>
                                  <a:pt x="175545" y="16348"/>
                                </a:cubicBezTo>
                                <a:cubicBezTo>
                                  <a:pt x="173541" y="14954"/>
                                  <a:pt x="171003" y="13960"/>
                                  <a:pt x="167930" y="13368"/>
                                </a:cubicBezTo>
                                <a:cubicBezTo>
                                  <a:pt x="164858" y="12776"/>
                                  <a:pt x="161407" y="12480"/>
                                  <a:pt x="157578" y="12480"/>
                                </a:cubicBezTo>
                                <a:cubicBezTo>
                                  <a:pt x="153570" y="12480"/>
                                  <a:pt x="149941" y="12804"/>
                                  <a:pt x="146690" y="13453"/>
                                </a:cubicBezTo>
                                <a:cubicBezTo>
                                  <a:pt x="143440" y="14102"/>
                                  <a:pt x="140412" y="15151"/>
                                  <a:pt x="137607" y="16602"/>
                                </a:cubicBezTo>
                                <a:cubicBezTo>
                                  <a:pt x="134802" y="18052"/>
                                  <a:pt x="132643" y="19742"/>
                                  <a:pt x="131129" y="21669"/>
                                </a:cubicBezTo>
                                <a:cubicBezTo>
                                  <a:pt x="129615" y="23597"/>
                                  <a:pt x="128507" y="26299"/>
                                  <a:pt x="127804" y="29775"/>
                                </a:cubicBezTo>
                                <a:cubicBezTo>
                                  <a:pt x="127102" y="33251"/>
                                  <a:pt x="126531" y="37819"/>
                                  <a:pt x="126091" y="43480"/>
                                </a:cubicBezTo>
                                <a:cubicBezTo>
                                  <a:pt x="125784" y="48761"/>
                                  <a:pt x="125476" y="54041"/>
                                  <a:pt x="125169" y="59322"/>
                                </a:cubicBezTo>
                                <a:cubicBezTo>
                                  <a:pt x="117771" y="59246"/>
                                  <a:pt x="111620" y="59208"/>
                                  <a:pt x="106717" y="59208"/>
                                </a:cubicBezTo>
                                <a:cubicBezTo>
                                  <a:pt x="101815" y="59208"/>
                                  <a:pt x="95264" y="59246"/>
                                  <a:pt x="87063" y="59322"/>
                                </a:cubicBezTo>
                                <a:cubicBezTo>
                                  <a:pt x="87683" y="56397"/>
                                  <a:pt x="88569" y="50413"/>
                                  <a:pt x="89723" y="41372"/>
                                </a:cubicBezTo>
                                <a:cubicBezTo>
                                  <a:pt x="90875" y="32330"/>
                                  <a:pt x="91452" y="26232"/>
                                  <a:pt x="91452" y="23079"/>
                                </a:cubicBezTo>
                                <a:cubicBezTo>
                                  <a:pt x="91452" y="21408"/>
                                  <a:pt x="91141" y="19992"/>
                                  <a:pt x="90519" y="18834"/>
                                </a:cubicBezTo>
                                <a:cubicBezTo>
                                  <a:pt x="89896" y="17675"/>
                                  <a:pt x="88628" y="16573"/>
                                  <a:pt x="86715" y="15529"/>
                                </a:cubicBezTo>
                                <a:cubicBezTo>
                                  <a:pt x="84802" y="14484"/>
                                  <a:pt x="82555" y="13715"/>
                                  <a:pt x="79976" y="13221"/>
                                </a:cubicBezTo>
                                <a:cubicBezTo>
                                  <a:pt x="77396" y="12727"/>
                                  <a:pt x="74416" y="12480"/>
                                  <a:pt x="71034" y="12480"/>
                                </a:cubicBezTo>
                                <a:cubicBezTo>
                                  <a:pt x="64807" y="12480"/>
                                  <a:pt x="59336" y="13354"/>
                                  <a:pt x="54621" y="15101"/>
                                </a:cubicBezTo>
                                <a:cubicBezTo>
                                  <a:pt x="49905" y="16849"/>
                                  <a:pt x="46458" y="19185"/>
                                  <a:pt x="44278" y="22110"/>
                                </a:cubicBezTo>
                                <a:cubicBezTo>
                                  <a:pt x="42099" y="25036"/>
                                  <a:pt x="40523" y="30725"/>
                                  <a:pt x="39551" y="39178"/>
                                </a:cubicBezTo>
                                <a:cubicBezTo>
                                  <a:pt x="38580" y="47630"/>
                                  <a:pt x="38094" y="54345"/>
                                  <a:pt x="38094" y="59322"/>
                                </a:cubicBezTo>
                                <a:cubicBezTo>
                                  <a:pt x="29925" y="59246"/>
                                  <a:pt x="23753" y="59208"/>
                                  <a:pt x="19579" y="59208"/>
                                </a:cubicBezTo>
                                <a:cubicBezTo>
                                  <a:pt x="14873" y="59208"/>
                                  <a:pt x="8347" y="59246"/>
                                  <a:pt x="0" y="59322"/>
                                </a:cubicBezTo>
                                <a:cubicBezTo>
                                  <a:pt x="1246" y="52864"/>
                                  <a:pt x="2559" y="43214"/>
                                  <a:pt x="3939" y="30373"/>
                                </a:cubicBezTo>
                                <a:cubicBezTo>
                                  <a:pt x="5319" y="17533"/>
                                  <a:pt x="6009" y="7864"/>
                                  <a:pt x="6009" y="1368"/>
                                </a:cubicBezTo>
                                <a:cubicBezTo>
                                  <a:pt x="13572" y="1444"/>
                                  <a:pt x="19711" y="1482"/>
                                  <a:pt x="24428" y="1482"/>
                                </a:cubicBezTo>
                                <a:cubicBezTo>
                                  <a:pt x="29856" y="1482"/>
                                  <a:pt x="35733" y="1444"/>
                                  <a:pt x="42062" y="1368"/>
                                </a:cubicBezTo>
                                <a:cubicBezTo>
                                  <a:pt x="41720" y="4426"/>
                                  <a:pt x="41377" y="7484"/>
                                  <a:pt x="41034" y="10542"/>
                                </a:cubicBezTo>
                                <a:cubicBezTo>
                                  <a:pt x="43881" y="8757"/>
                                  <a:pt x="46484" y="7304"/>
                                  <a:pt x="48842" y="6183"/>
                                </a:cubicBezTo>
                                <a:cubicBezTo>
                                  <a:pt x="51200" y="5062"/>
                                  <a:pt x="54249" y="4027"/>
                                  <a:pt x="57987" y="3077"/>
                                </a:cubicBezTo>
                                <a:cubicBezTo>
                                  <a:pt x="61725" y="2127"/>
                                  <a:pt x="66109" y="1377"/>
                                  <a:pt x="71137" y="826"/>
                                </a:cubicBezTo>
                                <a:cubicBezTo>
                                  <a:pt x="76165" y="275"/>
                                  <a:pt x="81349" y="0"/>
                                  <a:pt x="86689"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6" name="Shape 266"/>
                        <wps:cNvSpPr/>
                        <wps:spPr>
                          <a:xfrm>
                            <a:off x="2575606" y="583833"/>
                            <a:ext cx="101617" cy="60690"/>
                          </a:xfrm>
                          <a:custGeom>
                            <a:avLst/>
                            <a:gdLst/>
                            <a:ahLst/>
                            <a:cxnLst/>
                            <a:rect l="0" t="0" r="0" b="0"/>
                            <a:pathLst>
                              <a:path w="101617" h="60690">
                                <a:moveTo>
                                  <a:pt x="59555" y="0"/>
                                </a:moveTo>
                                <a:cubicBezTo>
                                  <a:pt x="71217" y="0"/>
                                  <a:pt x="84659" y="589"/>
                                  <a:pt x="99882" y="1767"/>
                                </a:cubicBezTo>
                                <a:cubicBezTo>
                                  <a:pt x="100460" y="5737"/>
                                  <a:pt x="101039" y="9707"/>
                                  <a:pt x="101617" y="13677"/>
                                </a:cubicBezTo>
                                <a:cubicBezTo>
                                  <a:pt x="91291" y="11891"/>
                                  <a:pt x="81365" y="10998"/>
                                  <a:pt x="71840" y="10998"/>
                                </a:cubicBezTo>
                                <a:cubicBezTo>
                                  <a:pt x="66677" y="10998"/>
                                  <a:pt x="62159" y="11217"/>
                                  <a:pt x="58286" y="11654"/>
                                </a:cubicBezTo>
                                <a:cubicBezTo>
                                  <a:pt x="54414" y="12090"/>
                                  <a:pt x="51632" y="12755"/>
                                  <a:pt x="49941" y="13648"/>
                                </a:cubicBezTo>
                                <a:cubicBezTo>
                                  <a:pt x="48249" y="14541"/>
                                  <a:pt x="47404" y="15538"/>
                                  <a:pt x="47404" y="16640"/>
                                </a:cubicBezTo>
                                <a:cubicBezTo>
                                  <a:pt x="47404" y="17286"/>
                                  <a:pt x="47671" y="17922"/>
                                  <a:pt x="48205" y="18549"/>
                                </a:cubicBezTo>
                                <a:cubicBezTo>
                                  <a:pt x="48739" y="19176"/>
                                  <a:pt x="49673" y="19831"/>
                                  <a:pt x="51009" y="20515"/>
                                </a:cubicBezTo>
                                <a:cubicBezTo>
                                  <a:pt x="52344" y="21199"/>
                                  <a:pt x="53880" y="21845"/>
                                  <a:pt x="55616" y="22452"/>
                                </a:cubicBezTo>
                                <a:cubicBezTo>
                                  <a:pt x="57352" y="23060"/>
                                  <a:pt x="60980" y="24257"/>
                                  <a:pt x="66499" y="26042"/>
                                </a:cubicBezTo>
                                <a:cubicBezTo>
                                  <a:pt x="72018" y="27828"/>
                                  <a:pt x="76847" y="29442"/>
                                  <a:pt x="80987" y="30886"/>
                                </a:cubicBezTo>
                                <a:cubicBezTo>
                                  <a:pt x="85126" y="32330"/>
                                  <a:pt x="88531" y="33783"/>
                                  <a:pt x="91202" y="35246"/>
                                </a:cubicBezTo>
                                <a:cubicBezTo>
                                  <a:pt x="93873" y="36708"/>
                                  <a:pt x="95920" y="38275"/>
                                  <a:pt x="97344" y="39947"/>
                                </a:cubicBezTo>
                                <a:cubicBezTo>
                                  <a:pt x="98769" y="41618"/>
                                  <a:pt x="99481" y="43309"/>
                                  <a:pt x="99481" y="45019"/>
                                </a:cubicBezTo>
                                <a:cubicBezTo>
                                  <a:pt x="99481" y="47868"/>
                                  <a:pt x="97434" y="50508"/>
                                  <a:pt x="93338" y="52940"/>
                                </a:cubicBezTo>
                                <a:cubicBezTo>
                                  <a:pt x="89244" y="55371"/>
                                  <a:pt x="83057" y="57270"/>
                                  <a:pt x="74777" y="58638"/>
                                </a:cubicBezTo>
                                <a:cubicBezTo>
                                  <a:pt x="66499" y="60006"/>
                                  <a:pt x="57240" y="60690"/>
                                  <a:pt x="47003" y="60690"/>
                                </a:cubicBezTo>
                                <a:cubicBezTo>
                                  <a:pt x="41662" y="60690"/>
                                  <a:pt x="35163" y="60509"/>
                                  <a:pt x="27508" y="60148"/>
                                </a:cubicBezTo>
                                <a:cubicBezTo>
                                  <a:pt x="19852" y="59787"/>
                                  <a:pt x="11662" y="59151"/>
                                  <a:pt x="2937" y="58239"/>
                                </a:cubicBezTo>
                                <a:cubicBezTo>
                                  <a:pt x="1958" y="54060"/>
                                  <a:pt x="979" y="49881"/>
                                  <a:pt x="0" y="45702"/>
                                </a:cubicBezTo>
                                <a:cubicBezTo>
                                  <a:pt x="8724" y="47222"/>
                                  <a:pt x="16113" y="48276"/>
                                  <a:pt x="22166" y="48865"/>
                                </a:cubicBezTo>
                                <a:cubicBezTo>
                                  <a:pt x="28220" y="49454"/>
                                  <a:pt x="33783" y="49748"/>
                                  <a:pt x="38858" y="49748"/>
                                </a:cubicBezTo>
                                <a:cubicBezTo>
                                  <a:pt x="43932" y="49748"/>
                                  <a:pt x="48205" y="49492"/>
                                  <a:pt x="51677" y="48979"/>
                                </a:cubicBezTo>
                                <a:cubicBezTo>
                                  <a:pt x="55148" y="48466"/>
                                  <a:pt x="57730" y="47706"/>
                                  <a:pt x="59422" y="46700"/>
                                </a:cubicBezTo>
                                <a:cubicBezTo>
                                  <a:pt x="61113" y="45693"/>
                                  <a:pt x="61959" y="44639"/>
                                  <a:pt x="61959" y="43537"/>
                                </a:cubicBezTo>
                                <a:cubicBezTo>
                                  <a:pt x="61959" y="43043"/>
                                  <a:pt x="61847" y="42587"/>
                                  <a:pt x="61625" y="42169"/>
                                </a:cubicBezTo>
                                <a:cubicBezTo>
                                  <a:pt x="61402" y="41751"/>
                                  <a:pt x="61001" y="41315"/>
                                  <a:pt x="60423" y="40859"/>
                                </a:cubicBezTo>
                                <a:cubicBezTo>
                                  <a:pt x="59844" y="40403"/>
                                  <a:pt x="59177" y="39975"/>
                                  <a:pt x="58420" y="39576"/>
                                </a:cubicBezTo>
                                <a:cubicBezTo>
                                  <a:pt x="57663" y="39178"/>
                                  <a:pt x="56617" y="38722"/>
                                  <a:pt x="55282" y="38209"/>
                                </a:cubicBezTo>
                                <a:cubicBezTo>
                                  <a:pt x="53947" y="37696"/>
                                  <a:pt x="52033" y="37041"/>
                                  <a:pt x="49540" y="36243"/>
                                </a:cubicBezTo>
                                <a:cubicBezTo>
                                  <a:pt x="47137" y="35426"/>
                                  <a:pt x="44733" y="34609"/>
                                  <a:pt x="42329" y="33792"/>
                                </a:cubicBezTo>
                                <a:cubicBezTo>
                                  <a:pt x="35386" y="31475"/>
                                  <a:pt x="30089" y="29651"/>
                                  <a:pt x="26439" y="28322"/>
                                </a:cubicBezTo>
                                <a:cubicBezTo>
                                  <a:pt x="22789" y="26992"/>
                                  <a:pt x="19718" y="25634"/>
                                  <a:pt x="17225" y="24247"/>
                                </a:cubicBezTo>
                                <a:cubicBezTo>
                                  <a:pt x="14733" y="22861"/>
                                  <a:pt x="12841" y="21398"/>
                                  <a:pt x="11550" y="19859"/>
                                </a:cubicBezTo>
                                <a:cubicBezTo>
                                  <a:pt x="10259" y="18321"/>
                                  <a:pt x="9614" y="16754"/>
                                  <a:pt x="9614" y="15158"/>
                                </a:cubicBezTo>
                                <a:cubicBezTo>
                                  <a:pt x="9614" y="12385"/>
                                  <a:pt x="11595" y="9745"/>
                                  <a:pt x="15556" y="7237"/>
                                </a:cubicBezTo>
                                <a:cubicBezTo>
                                  <a:pt x="19518" y="4730"/>
                                  <a:pt x="25282" y="2897"/>
                                  <a:pt x="32849" y="1738"/>
                                </a:cubicBezTo>
                                <a:cubicBezTo>
                                  <a:pt x="40415" y="579"/>
                                  <a:pt x="49318" y="0"/>
                                  <a:pt x="59555"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7" name="Shape 267"/>
                        <wps:cNvSpPr/>
                        <wps:spPr>
                          <a:xfrm>
                            <a:off x="2404436" y="583833"/>
                            <a:ext cx="90668" cy="59322"/>
                          </a:xfrm>
                          <a:custGeom>
                            <a:avLst/>
                            <a:gdLst/>
                            <a:ahLst/>
                            <a:cxnLst/>
                            <a:rect l="0" t="0" r="0" b="0"/>
                            <a:pathLst>
                              <a:path w="90668" h="59322">
                                <a:moveTo>
                                  <a:pt x="78517" y="0"/>
                                </a:moveTo>
                                <a:cubicBezTo>
                                  <a:pt x="82078" y="0"/>
                                  <a:pt x="85727" y="190"/>
                                  <a:pt x="89466" y="570"/>
                                </a:cubicBezTo>
                                <a:cubicBezTo>
                                  <a:pt x="89466" y="4103"/>
                                  <a:pt x="89867" y="8586"/>
                                  <a:pt x="90668" y="14018"/>
                                </a:cubicBezTo>
                                <a:cubicBezTo>
                                  <a:pt x="85416" y="13411"/>
                                  <a:pt x="80652" y="13107"/>
                                  <a:pt x="76378" y="13107"/>
                                </a:cubicBezTo>
                                <a:cubicBezTo>
                                  <a:pt x="71215" y="13107"/>
                                  <a:pt x="66652" y="13439"/>
                                  <a:pt x="62690" y="14104"/>
                                </a:cubicBezTo>
                                <a:cubicBezTo>
                                  <a:pt x="58728" y="14769"/>
                                  <a:pt x="55166" y="15775"/>
                                  <a:pt x="52005" y="17124"/>
                                </a:cubicBezTo>
                                <a:cubicBezTo>
                                  <a:pt x="48844" y="18473"/>
                                  <a:pt x="46240" y="20135"/>
                                  <a:pt x="44193" y="22110"/>
                                </a:cubicBezTo>
                                <a:cubicBezTo>
                                  <a:pt x="42501" y="23706"/>
                                  <a:pt x="41255" y="25776"/>
                                  <a:pt x="40454" y="28322"/>
                                </a:cubicBezTo>
                                <a:cubicBezTo>
                                  <a:pt x="39762" y="30297"/>
                                  <a:pt x="39177" y="33678"/>
                                  <a:pt x="38698" y="38465"/>
                                </a:cubicBezTo>
                                <a:cubicBezTo>
                                  <a:pt x="38219" y="43252"/>
                                  <a:pt x="37979" y="47963"/>
                                  <a:pt x="37979" y="52598"/>
                                </a:cubicBezTo>
                                <a:cubicBezTo>
                                  <a:pt x="37979" y="54383"/>
                                  <a:pt x="38113" y="56625"/>
                                  <a:pt x="38380" y="59322"/>
                                </a:cubicBezTo>
                                <a:cubicBezTo>
                                  <a:pt x="31605" y="59246"/>
                                  <a:pt x="25409" y="59208"/>
                                  <a:pt x="19792" y="59208"/>
                                </a:cubicBezTo>
                                <a:cubicBezTo>
                                  <a:pt x="14264" y="59208"/>
                                  <a:pt x="7667" y="59246"/>
                                  <a:pt x="0" y="59322"/>
                                </a:cubicBezTo>
                                <a:cubicBezTo>
                                  <a:pt x="1289" y="50299"/>
                                  <a:pt x="2577" y="41277"/>
                                  <a:pt x="3866" y="32254"/>
                                </a:cubicBezTo>
                                <a:cubicBezTo>
                                  <a:pt x="4221" y="27011"/>
                                  <a:pt x="4577" y="21769"/>
                                  <a:pt x="4932" y="16526"/>
                                </a:cubicBezTo>
                                <a:cubicBezTo>
                                  <a:pt x="5110" y="13297"/>
                                  <a:pt x="5199" y="10049"/>
                                  <a:pt x="5199" y="6781"/>
                                </a:cubicBezTo>
                                <a:cubicBezTo>
                                  <a:pt x="5199" y="6211"/>
                                  <a:pt x="5110" y="4407"/>
                                  <a:pt x="4932" y="1368"/>
                                </a:cubicBezTo>
                                <a:cubicBezTo>
                                  <a:pt x="13213" y="1444"/>
                                  <a:pt x="19312" y="1482"/>
                                  <a:pt x="23230" y="1482"/>
                                </a:cubicBezTo>
                                <a:cubicBezTo>
                                  <a:pt x="27772" y="1482"/>
                                  <a:pt x="33782" y="1444"/>
                                  <a:pt x="41261" y="1368"/>
                                </a:cubicBezTo>
                                <a:cubicBezTo>
                                  <a:pt x="41039" y="4046"/>
                                  <a:pt x="40816" y="6724"/>
                                  <a:pt x="40594" y="9403"/>
                                </a:cubicBezTo>
                                <a:cubicBezTo>
                                  <a:pt x="43976" y="7351"/>
                                  <a:pt x="46870" y="5822"/>
                                  <a:pt x="49273" y="4815"/>
                                </a:cubicBezTo>
                                <a:cubicBezTo>
                                  <a:pt x="51677" y="3809"/>
                                  <a:pt x="54370" y="2944"/>
                                  <a:pt x="57352" y="2222"/>
                                </a:cubicBezTo>
                                <a:cubicBezTo>
                                  <a:pt x="60334" y="1501"/>
                                  <a:pt x="63650" y="950"/>
                                  <a:pt x="67300" y="570"/>
                                </a:cubicBezTo>
                                <a:cubicBezTo>
                                  <a:pt x="70950" y="190"/>
                                  <a:pt x="74688" y="0"/>
                                  <a:pt x="78517"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8" name="Shape 268"/>
                        <wps:cNvSpPr/>
                        <wps:spPr>
                          <a:xfrm>
                            <a:off x="2240420" y="583833"/>
                            <a:ext cx="134200" cy="60690"/>
                          </a:xfrm>
                          <a:custGeom>
                            <a:avLst/>
                            <a:gdLst/>
                            <a:ahLst/>
                            <a:cxnLst/>
                            <a:rect l="0" t="0" r="0" b="0"/>
                            <a:pathLst>
                              <a:path w="134200" h="60690">
                                <a:moveTo>
                                  <a:pt x="81054" y="0"/>
                                </a:moveTo>
                                <a:cubicBezTo>
                                  <a:pt x="90846" y="0"/>
                                  <a:pt x="99837" y="484"/>
                                  <a:pt x="108028" y="1453"/>
                                </a:cubicBezTo>
                                <a:cubicBezTo>
                                  <a:pt x="116217" y="2422"/>
                                  <a:pt x="122627" y="3970"/>
                                  <a:pt x="127256" y="6097"/>
                                </a:cubicBezTo>
                                <a:cubicBezTo>
                                  <a:pt x="131885" y="8225"/>
                                  <a:pt x="134200" y="11283"/>
                                  <a:pt x="134200" y="15272"/>
                                </a:cubicBezTo>
                                <a:cubicBezTo>
                                  <a:pt x="134200" y="17438"/>
                                  <a:pt x="133492" y="22956"/>
                                  <a:pt x="132078" y="31826"/>
                                </a:cubicBezTo>
                                <a:cubicBezTo>
                                  <a:pt x="130663" y="40697"/>
                                  <a:pt x="129823" y="49862"/>
                                  <a:pt x="129557" y="59322"/>
                                </a:cubicBezTo>
                                <a:cubicBezTo>
                                  <a:pt x="122786" y="59246"/>
                                  <a:pt x="116549" y="59208"/>
                                  <a:pt x="110848" y="59208"/>
                                </a:cubicBezTo>
                                <a:cubicBezTo>
                                  <a:pt x="105412" y="59208"/>
                                  <a:pt x="99042" y="59246"/>
                                  <a:pt x="91736" y="59322"/>
                                </a:cubicBezTo>
                                <a:cubicBezTo>
                                  <a:pt x="92908" y="54725"/>
                                  <a:pt x="93852" y="49406"/>
                                  <a:pt x="94572" y="43366"/>
                                </a:cubicBezTo>
                                <a:cubicBezTo>
                                  <a:pt x="95157" y="38636"/>
                                  <a:pt x="95743" y="33906"/>
                                  <a:pt x="96329" y="29177"/>
                                </a:cubicBezTo>
                                <a:cubicBezTo>
                                  <a:pt x="92943" y="30126"/>
                                  <a:pt x="90359" y="30791"/>
                                  <a:pt x="88578" y="31171"/>
                                </a:cubicBezTo>
                                <a:cubicBezTo>
                                  <a:pt x="86795" y="31551"/>
                                  <a:pt x="84791" y="31902"/>
                                  <a:pt x="82564" y="32225"/>
                                </a:cubicBezTo>
                                <a:cubicBezTo>
                                  <a:pt x="80336" y="32548"/>
                                  <a:pt x="76415" y="33042"/>
                                  <a:pt x="70802" y="33707"/>
                                </a:cubicBezTo>
                                <a:cubicBezTo>
                                  <a:pt x="65189" y="34372"/>
                                  <a:pt x="60690" y="34951"/>
                                  <a:pt x="57304" y="35445"/>
                                </a:cubicBezTo>
                                <a:cubicBezTo>
                                  <a:pt x="53918" y="35939"/>
                                  <a:pt x="50867" y="36499"/>
                                  <a:pt x="48149" y="37126"/>
                                </a:cubicBezTo>
                                <a:cubicBezTo>
                                  <a:pt x="45431" y="37753"/>
                                  <a:pt x="43136" y="38456"/>
                                  <a:pt x="41266" y="39235"/>
                                </a:cubicBezTo>
                                <a:cubicBezTo>
                                  <a:pt x="39395" y="40013"/>
                                  <a:pt x="38036" y="40830"/>
                                  <a:pt x="37190" y="41685"/>
                                </a:cubicBezTo>
                                <a:cubicBezTo>
                                  <a:pt x="36343" y="42540"/>
                                  <a:pt x="35920" y="43461"/>
                                  <a:pt x="35920" y="44449"/>
                                </a:cubicBezTo>
                                <a:cubicBezTo>
                                  <a:pt x="35920" y="46044"/>
                                  <a:pt x="37011" y="47421"/>
                                  <a:pt x="39191" y="48580"/>
                                </a:cubicBezTo>
                                <a:cubicBezTo>
                                  <a:pt x="41373" y="49739"/>
                                  <a:pt x="44110" y="50546"/>
                                  <a:pt x="47404" y="51002"/>
                                </a:cubicBezTo>
                                <a:cubicBezTo>
                                  <a:pt x="50698" y="51458"/>
                                  <a:pt x="54570" y="51686"/>
                                  <a:pt x="59021" y="51686"/>
                                </a:cubicBezTo>
                                <a:cubicBezTo>
                                  <a:pt x="61870" y="51686"/>
                                  <a:pt x="64874" y="51591"/>
                                  <a:pt x="68035" y="51401"/>
                                </a:cubicBezTo>
                                <a:cubicBezTo>
                                  <a:pt x="71194" y="51211"/>
                                  <a:pt x="75445" y="50736"/>
                                  <a:pt x="80787" y="49976"/>
                                </a:cubicBezTo>
                                <a:cubicBezTo>
                                  <a:pt x="78917" y="52142"/>
                                  <a:pt x="76736" y="55371"/>
                                  <a:pt x="74244" y="59664"/>
                                </a:cubicBezTo>
                                <a:cubicBezTo>
                                  <a:pt x="67923" y="60120"/>
                                  <a:pt x="62893" y="60405"/>
                                  <a:pt x="59155" y="60519"/>
                                </a:cubicBezTo>
                                <a:cubicBezTo>
                                  <a:pt x="55416" y="60633"/>
                                  <a:pt x="51944" y="60690"/>
                                  <a:pt x="48739" y="60690"/>
                                </a:cubicBezTo>
                                <a:cubicBezTo>
                                  <a:pt x="37523" y="60690"/>
                                  <a:pt x="28309" y="60044"/>
                                  <a:pt x="21098" y="58752"/>
                                </a:cubicBezTo>
                                <a:cubicBezTo>
                                  <a:pt x="13888" y="57460"/>
                                  <a:pt x="8568" y="55409"/>
                                  <a:pt x="5141" y="52598"/>
                                </a:cubicBezTo>
                                <a:cubicBezTo>
                                  <a:pt x="1714" y="49786"/>
                                  <a:pt x="0" y="46956"/>
                                  <a:pt x="0" y="44107"/>
                                </a:cubicBezTo>
                                <a:cubicBezTo>
                                  <a:pt x="0" y="42473"/>
                                  <a:pt x="668" y="40859"/>
                                  <a:pt x="2004" y="39263"/>
                                </a:cubicBezTo>
                                <a:cubicBezTo>
                                  <a:pt x="3340" y="37667"/>
                                  <a:pt x="5300" y="36205"/>
                                  <a:pt x="7883" y="34875"/>
                                </a:cubicBezTo>
                                <a:cubicBezTo>
                                  <a:pt x="10466" y="33546"/>
                                  <a:pt x="13806" y="32263"/>
                                  <a:pt x="17904" y="31029"/>
                                </a:cubicBezTo>
                                <a:cubicBezTo>
                                  <a:pt x="22001" y="29794"/>
                                  <a:pt x="27925" y="28597"/>
                                  <a:pt x="35675" y="27439"/>
                                </a:cubicBezTo>
                                <a:cubicBezTo>
                                  <a:pt x="43424" y="26280"/>
                                  <a:pt x="53668" y="25112"/>
                                  <a:pt x="66405" y="23934"/>
                                </a:cubicBezTo>
                                <a:cubicBezTo>
                                  <a:pt x="69790" y="23630"/>
                                  <a:pt x="73309" y="23260"/>
                                  <a:pt x="76961" y="22823"/>
                                </a:cubicBezTo>
                                <a:cubicBezTo>
                                  <a:pt x="80613" y="22386"/>
                                  <a:pt x="83531" y="21958"/>
                                  <a:pt x="85713" y="21541"/>
                                </a:cubicBezTo>
                                <a:cubicBezTo>
                                  <a:pt x="87895" y="21123"/>
                                  <a:pt x="89788" y="20581"/>
                                  <a:pt x="91391" y="19917"/>
                                </a:cubicBezTo>
                                <a:cubicBezTo>
                                  <a:pt x="92994" y="19252"/>
                                  <a:pt x="94174" y="18558"/>
                                  <a:pt x="94932" y="17837"/>
                                </a:cubicBezTo>
                                <a:cubicBezTo>
                                  <a:pt x="95689" y="17115"/>
                                  <a:pt x="96068" y="16374"/>
                                  <a:pt x="96068" y="15614"/>
                                </a:cubicBezTo>
                                <a:cubicBezTo>
                                  <a:pt x="96068" y="14132"/>
                                  <a:pt x="94932" y="12879"/>
                                  <a:pt x="92661" y="11853"/>
                                </a:cubicBezTo>
                                <a:cubicBezTo>
                                  <a:pt x="90389" y="10827"/>
                                  <a:pt x="87449" y="10115"/>
                                  <a:pt x="83841" y="9716"/>
                                </a:cubicBezTo>
                                <a:cubicBezTo>
                                  <a:pt x="80233" y="9317"/>
                                  <a:pt x="76246" y="9118"/>
                                  <a:pt x="71880" y="9118"/>
                                </a:cubicBezTo>
                                <a:cubicBezTo>
                                  <a:pt x="55667" y="9118"/>
                                  <a:pt x="37760" y="10770"/>
                                  <a:pt x="18161" y="14075"/>
                                </a:cubicBezTo>
                                <a:cubicBezTo>
                                  <a:pt x="19407" y="11340"/>
                                  <a:pt x="20186" y="9422"/>
                                  <a:pt x="20497" y="8320"/>
                                </a:cubicBezTo>
                                <a:cubicBezTo>
                                  <a:pt x="20809" y="7218"/>
                                  <a:pt x="21365" y="5547"/>
                                  <a:pt x="22166" y="3305"/>
                                </a:cubicBezTo>
                                <a:cubicBezTo>
                                  <a:pt x="34273" y="2090"/>
                                  <a:pt x="44956" y="1235"/>
                                  <a:pt x="54214" y="741"/>
                                </a:cubicBezTo>
                                <a:cubicBezTo>
                                  <a:pt x="63472" y="247"/>
                                  <a:pt x="72419" y="0"/>
                                  <a:pt x="8105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69" name="Shape 269"/>
                        <wps:cNvSpPr/>
                        <wps:spPr>
                          <a:xfrm>
                            <a:off x="3095073" y="571353"/>
                            <a:ext cx="90669" cy="73169"/>
                          </a:xfrm>
                          <a:custGeom>
                            <a:avLst/>
                            <a:gdLst/>
                            <a:ahLst/>
                            <a:cxnLst/>
                            <a:rect l="0" t="0" r="0" b="0"/>
                            <a:pathLst>
                              <a:path w="90669" h="73169">
                                <a:moveTo>
                                  <a:pt x="57819" y="0"/>
                                </a:moveTo>
                                <a:cubicBezTo>
                                  <a:pt x="57181" y="5129"/>
                                  <a:pt x="56816" y="9934"/>
                                  <a:pt x="56724" y="14417"/>
                                </a:cubicBezTo>
                                <a:cubicBezTo>
                                  <a:pt x="68039" y="14417"/>
                                  <a:pt x="79353" y="14417"/>
                                  <a:pt x="90669" y="14417"/>
                                </a:cubicBezTo>
                                <a:cubicBezTo>
                                  <a:pt x="90045" y="19546"/>
                                  <a:pt x="89734" y="23212"/>
                                  <a:pt x="89734" y="25416"/>
                                </a:cubicBezTo>
                                <a:cubicBezTo>
                                  <a:pt x="78383" y="25416"/>
                                  <a:pt x="67032" y="25416"/>
                                  <a:pt x="55681" y="25416"/>
                                </a:cubicBezTo>
                                <a:cubicBezTo>
                                  <a:pt x="53808" y="40878"/>
                                  <a:pt x="52873" y="49824"/>
                                  <a:pt x="52873" y="52256"/>
                                </a:cubicBezTo>
                                <a:cubicBezTo>
                                  <a:pt x="52873" y="54611"/>
                                  <a:pt x="53473" y="56435"/>
                                  <a:pt x="54675" y="57726"/>
                                </a:cubicBezTo>
                                <a:cubicBezTo>
                                  <a:pt x="55877" y="59018"/>
                                  <a:pt x="57814" y="59949"/>
                                  <a:pt x="60485" y="60519"/>
                                </a:cubicBezTo>
                                <a:cubicBezTo>
                                  <a:pt x="63156" y="61088"/>
                                  <a:pt x="66005" y="61373"/>
                                  <a:pt x="69032" y="61373"/>
                                </a:cubicBezTo>
                                <a:cubicBezTo>
                                  <a:pt x="71258" y="61373"/>
                                  <a:pt x="73596" y="61297"/>
                                  <a:pt x="76044" y="61145"/>
                                </a:cubicBezTo>
                                <a:cubicBezTo>
                                  <a:pt x="78492" y="60993"/>
                                  <a:pt x="82788" y="60576"/>
                                  <a:pt x="88932" y="59892"/>
                                </a:cubicBezTo>
                                <a:cubicBezTo>
                                  <a:pt x="87864" y="61981"/>
                                  <a:pt x="86173" y="65856"/>
                                  <a:pt x="83858" y="71517"/>
                                </a:cubicBezTo>
                                <a:cubicBezTo>
                                  <a:pt x="76380" y="72239"/>
                                  <a:pt x="70505" y="72695"/>
                                  <a:pt x="66232" y="72884"/>
                                </a:cubicBezTo>
                                <a:cubicBezTo>
                                  <a:pt x="61959" y="73074"/>
                                  <a:pt x="57953" y="73169"/>
                                  <a:pt x="54214" y="73169"/>
                                </a:cubicBezTo>
                                <a:cubicBezTo>
                                  <a:pt x="47627" y="73169"/>
                                  <a:pt x="41729" y="72903"/>
                                  <a:pt x="36521" y="72372"/>
                                </a:cubicBezTo>
                                <a:cubicBezTo>
                                  <a:pt x="31314" y="71840"/>
                                  <a:pt x="27018" y="70899"/>
                                  <a:pt x="23635" y="69551"/>
                                </a:cubicBezTo>
                                <a:cubicBezTo>
                                  <a:pt x="20252" y="68202"/>
                                  <a:pt x="17960" y="66626"/>
                                  <a:pt x="16758" y="64821"/>
                                </a:cubicBezTo>
                                <a:cubicBezTo>
                                  <a:pt x="15556" y="63016"/>
                                  <a:pt x="14956" y="61145"/>
                                  <a:pt x="14956" y="59208"/>
                                </a:cubicBezTo>
                                <a:cubicBezTo>
                                  <a:pt x="14956" y="58714"/>
                                  <a:pt x="15000" y="58049"/>
                                  <a:pt x="15089" y="57213"/>
                                </a:cubicBezTo>
                                <a:cubicBezTo>
                                  <a:pt x="15179" y="56378"/>
                                  <a:pt x="15534" y="53680"/>
                                  <a:pt x="16156" y="49122"/>
                                </a:cubicBezTo>
                                <a:cubicBezTo>
                                  <a:pt x="17176" y="41219"/>
                                  <a:pt x="18197" y="33318"/>
                                  <a:pt x="19218" y="25416"/>
                                </a:cubicBezTo>
                                <a:cubicBezTo>
                                  <a:pt x="12812" y="25416"/>
                                  <a:pt x="6407" y="25416"/>
                                  <a:pt x="0" y="25416"/>
                                </a:cubicBezTo>
                                <a:cubicBezTo>
                                  <a:pt x="444" y="23136"/>
                                  <a:pt x="844" y="19470"/>
                                  <a:pt x="1200" y="14417"/>
                                </a:cubicBezTo>
                                <a:cubicBezTo>
                                  <a:pt x="7904" y="14417"/>
                                  <a:pt x="14609" y="14417"/>
                                  <a:pt x="21313" y="14417"/>
                                </a:cubicBezTo>
                                <a:cubicBezTo>
                                  <a:pt x="21844" y="12214"/>
                                  <a:pt x="22375" y="8472"/>
                                  <a:pt x="22905" y="3191"/>
                                </a:cubicBezTo>
                                <a:cubicBezTo>
                                  <a:pt x="28167" y="2754"/>
                                  <a:pt x="33429" y="2317"/>
                                  <a:pt x="38691" y="1881"/>
                                </a:cubicBezTo>
                                <a:cubicBezTo>
                                  <a:pt x="41990" y="1615"/>
                                  <a:pt x="48366" y="988"/>
                                  <a:pt x="57819"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70" name="Shape 270"/>
                        <wps:cNvSpPr/>
                        <wps:spPr>
                          <a:xfrm>
                            <a:off x="3278261" y="565370"/>
                            <a:ext cx="45534" cy="77785"/>
                          </a:xfrm>
                          <a:custGeom>
                            <a:avLst/>
                            <a:gdLst/>
                            <a:ahLst/>
                            <a:cxnLst/>
                            <a:rect l="0" t="0" r="0" b="0"/>
                            <a:pathLst>
                              <a:path w="45534" h="77785">
                                <a:moveTo>
                                  <a:pt x="7445" y="0"/>
                                </a:moveTo>
                                <a:cubicBezTo>
                                  <a:pt x="16766" y="76"/>
                                  <a:pt x="23382" y="114"/>
                                  <a:pt x="27289" y="114"/>
                                </a:cubicBezTo>
                                <a:cubicBezTo>
                                  <a:pt x="31905" y="114"/>
                                  <a:pt x="37987" y="76"/>
                                  <a:pt x="45534" y="0"/>
                                </a:cubicBezTo>
                                <a:cubicBezTo>
                                  <a:pt x="44604" y="6173"/>
                                  <a:pt x="43673" y="12347"/>
                                  <a:pt x="42743" y="18520"/>
                                </a:cubicBezTo>
                                <a:cubicBezTo>
                                  <a:pt x="41680" y="28360"/>
                                  <a:pt x="40616" y="38199"/>
                                  <a:pt x="39553" y="48039"/>
                                </a:cubicBezTo>
                                <a:cubicBezTo>
                                  <a:pt x="39110" y="55390"/>
                                  <a:pt x="38667" y="62741"/>
                                  <a:pt x="38224" y="70092"/>
                                </a:cubicBezTo>
                                <a:cubicBezTo>
                                  <a:pt x="38179" y="72657"/>
                                  <a:pt x="38135" y="75221"/>
                                  <a:pt x="38090" y="77785"/>
                                </a:cubicBezTo>
                                <a:cubicBezTo>
                                  <a:pt x="30188" y="77709"/>
                                  <a:pt x="23973" y="77671"/>
                                  <a:pt x="19444" y="77671"/>
                                </a:cubicBezTo>
                                <a:cubicBezTo>
                                  <a:pt x="14294" y="77671"/>
                                  <a:pt x="7813" y="77709"/>
                                  <a:pt x="0" y="77785"/>
                                </a:cubicBezTo>
                                <a:cubicBezTo>
                                  <a:pt x="886" y="72847"/>
                                  <a:pt x="1772" y="67908"/>
                                  <a:pt x="2658" y="62969"/>
                                </a:cubicBezTo>
                                <a:cubicBezTo>
                                  <a:pt x="3678" y="53490"/>
                                  <a:pt x="4697" y="44012"/>
                                  <a:pt x="5717" y="34533"/>
                                </a:cubicBezTo>
                                <a:cubicBezTo>
                                  <a:pt x="6204" y="26422"/>
                                  <a:pt x="6692" y="18311"/>
                                  <a:pt x="7179" y="10200"/>
                                </a:cubicBezTo>
                                <a:cubicBezTo>
                                  <a:pt x="7356" y="5794"/>
                                  <a:pt x="7445" y="2393"/>
                                  <a:pt x="7445"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71" name="Shape 271"/>
                        <wps:cNvSpPr/>
                        <wps:spPr>
                          <a:xfrm>
                            <a:off x="2070719" y="565370"/>
                            <a:ext cx="147686" cy="77785"/>
                          </a:xfrm>
                          <a:custGeom>
                            <a:avLst/>
                            <a:gdLst/>
                            <a:ahLst/>
                            <a:cxnLst/>
                            <a:rect l="0" t="0" r="0" b="0"/>
                            <a:pathLst>
                              <a:path w="147686" h="77785">
                                <a:moveTo>
                                  <a:pt x="8233" y="0"/>
                                </a:moveTo>
                                <a:cubicBezTo>
                                  <a:pt x="16077" y="76"/>
                                  <a:pt x="22583" y="114"/>
                                  <a:pt x="27752" y="114"/>
                                </a:cubicBezTo>
                                <a:cubicBezTo>
                                  <a:pt x="34526" y="114"/>
                                  <a:pt x="40987" y="76"/>
                                  <a:pt x="47137" y="0"/>
                                </a:cubicBezTo>
                                <a:cubicBezTo>
                                  <a:pt x="46333" y="4521"/>
                                  <a:pt x="45529" y="9042"/>
                                  <a:pt x="44725" y="13563"/>
                                </a:cubicBezTo>
                                <a:cubicBezTo>
                                  <a:pt x="44189" y="16906"/>
                                  <a:pt x="43475" y="22281"/>
                                  <a:pt x="42582" y="29689"/>
                                </a:cubicBezTo>
                                <a:cubicBezTo>
                                  <a:pt x="45431" y="27866"/>
                                  <a:pt x="47813" y="26498"/>
                                  <a:pt x="49727" y="25587"/>
                                </a:cubicBezTo>
                                <a:cubicBezTo>
                                  <a:pt x="51642" y="24675"/>
                                  <a:pt x="53779" y="23829"/>
                                  <a:pt x="56138" y="23051"/>
                                </a:cubicBezTo>
                                <a:cubicBezTo>
                                  <a:pt x="58496" y="22272"/>
                                  <a:pt x="60923" y="21617"/>
                                  <a:pt x="63416" y="21085"/>
                                </a:cubicBezTo>
                                <a:cubicBezTo>
                                  <a:pt x="65909" y="20553"/>
                                  <a:pt x="68825" y="20078"/>
                                  <a:pt x="72163" y="19660"/>
                                </a:cubicBezTo>
                                <a:cubicBezTo>
                                  <a:pt x="75502" y="19242"/>
                                  <a:pt x="79219" y="18919"/>
                                  <a:pt x="83314" y="18691"/>
                                </a:cubicBezTo>
                                <a:cubicBezTo>
                                  <a:pt x="87410" y="18463"/>
                                  <a:pt x="91595" y="18349"/>
                                  <a:pt x="95870" y="18349"/>
                                </a:cubicBezTo>
                                <a:cubicBezTo>
                                  <a:pt x="103258" y="18349"/>
                                  <a:pt x="110358" y="18710"/>
                                  <a:pt x="117170" y="19432"/>
                                </a:cubicBezTo>
                                <a:cubicBezTo>
                                  <a:pt x="123982" y="20154"/>
                                  <a:pt x="129858" y="21370"/>
                                  <a:pt x="134800" y="23079"/>
                                </a:cubicBezTo>
                                <a:cubicBezTo>
                                  <a:pt x="139740" y="24789"/>
                                  <a:pt x="143124" y="26793"/>
                                  <a:pt x="144949" y="29091"/>
                                </a:cubicBezTo>
                                <a:cubicBezTo>
                                  <a:pt x="146774" y="31390"/>
                                  <a:pt x="147686" y="33792"/>
                                  <a:pt x="147686" y="36300"/>
                                </a:cubicBezTo>
                                <a:cubicBezTo>
                                  <a:pt x="147686" y="37933"/>
                                  <a:pt x="147462" y="40479"/>
                                  <a:pt x="147012" y="43936"/>
                                </a:cubicBezTo>
                                <a:cubicBezTo>
                                  <a:pt x="145933" y="52237"/>
                                  <a:pt x="144854" y="60538"/>
                                  <a:pt x="143774" y="68839"/>
                                </a:cubicBezTo>
                                <a:cubicBezTo>
                                  <a:pt x="143504" y="71422"/>
                                  <a:pt x="143369" y="74404"/>
                                  <a:pt x="143369" y="77785"/>
                                </a:cubicBezTo>
                                <a:cubicBezTo>
                                  <a:pt x="136167" y="77709"/>
                                  <a:pt x="129809" y="77671"/>
                                  <a:pt x="124295" y="77671"/>
                                </a:cubicBezTo>
                                <a:cubicBezTo>
                                  <a:pt x="118338" y="77671"/>
                                  <a:pt x="111535" y="77709"/>
                                  <a:pt x="103888" y="77785"/>
                                </a:cubicBezTo>
                                <a:cubicBezTo>
                                  <a:pt x="105121" y="73302"/>
                                  <a:pt x="106333" y="67186"/>
                                  <a:pt x="107522" y="59436"/>
                                </a:cubicBezTo>
                                <a:cubicBezTo>
                                  <a:pt x="108712" y="51686"/>
                                  <a:pt x="109306" y="46177"/>
                                  <a:pt x="109306" y="42910"/>
                                </a:cubicBezTo>
                                <a:cubicBezTo>
                                  <a:pt x="109306" y="39909"/>
                                  <a:pt x="108173" y="37563"/>
                                  <a:pt x="105907" y="35872"/>
                                </a:cubicBezTo>
                                <a:cubicBezTo>
                                  <a:pt x="103641" y="34182"/>
                                  <a:pt x="100309" y="32928"/>
                                  <a:pt x="95910" y="32111"/>
                                </a:cubicBezTo>
                                <a:cubicBezTo>
                                  <a:pt x="91511" y="31295"/>
                                  <a:pt x="86690" y="30886"/>
                                  <a:pt x="81448" y="30886"/>
                                </a:cubicBezTo>
                                <a:cubicBezTo>
                                  <a:pt x="74694" y="30886"/>
                                  <a:pt x="68740" y="31399"/>
                                  <a:pt x="63586" y="32425"/>
                                </a:cubicBezTo>
                                <a:cubicBezTo>
                                  <a:pt x="58610" y="33412"/>
                                  <a:pt x="54432" y="34894"/>
                                  <a:pt x="51055" y="36870"/>
                                </a:cubicBezTo>
                                <a:cubicBezTo>
                                  <a:pt x="48301" y="38503"/>
                                  <a:pt x="45991" y="40840"/>
                                  <a:pt x="44124" y="43879"/>
                                </a:cubicBezTo>
                                <a:cubicBezTo>
                                  <a:pt x="42170" y="47070"/>
                                  <a:pt x="40748" y="52009"/>
                                  <a:pt x="39859" y="58695"/>
                                </a:cubicBezTo>
                                <a:cubicBezTo>
                                  <a:pt x="39406" y="61924"/>
                                  <a:pt x="38907" y="68288"/>
                                  <a:pt x="38364" y="77785"/>
                                </a:cubicBezTo>
                                <a:cubicBezTo>
                                  <a:pt x="31324" y="77709"/>
                                  <a:pt x="25264" y="77671"/>
                                  <a:pt x="20184" y="77671"/>
                                </a:cubicBezTo>
                                <a:cubicBezTo>
                                  <a:pt x="15372" y="77671"/>
                                  <a:pt x="8644" y="77709"/>
                                  <a:pt x="0" y="77785"/>
                                </a:cubicBezTo>
                                <a:cubicBezTo>
                                  <a:pt x="1062" y="71612"/>
                                  <a:pt x="2124" y="65438"/>
                                  <a:pt x="3186" y="59265"/>
                                </a:cubicBezTo>
                                <a:cubicBezTo>
                                  <a:pt x="4249" y="50432"/>
                                  <a:pt x="5311" y="41599"/>
                                  <a:pt x="6374" y="32767"/>
                                </a:cubicBezTo>
                                <a:cubicBezTo>
                                  <a:pt x="6994" y="21845"/>
                                  <a:pt x="7613" y="10922"/>
                                  <a:pt x="8233"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72" name="Shape 272"/>
                        <wps:cNvSpPr/>
                        <wps:spPr>
                          <a:xfrm>
                            <a:off x="1936912" y="565370"/>
                            <a:ext cx="116707" cy="77785"/>
                          </a:xfrm>
                          <a:custGeom>
                            <a:avLst/>
                            <a:gdLst/>
                            <a:ahLst/>
                            <a:cxnLst/>
                            <a:rect l="0" t="0" r="0" b="0"/>
                            <a:pathLst>
                              <a:path w="116707" h="77785">
                                <a:moveTo>
                                  <a:pt x="67834" y="0"/>
                                </a:moveTo>
                                <a:cubicBezTo>
                                  <a:pt x="75843" y="38"/>
                                  <a:pt x="83851" y="76"/>
                                  <a:pt x="91860" y="114"/>
                                </a:cubicBezTo>
                                <a:cubicBezTo>
                                  <a:pt x="92839" y="114"/>
                                  <a:pt x="100491" y="76"/>
                                  <a:pt x="114816" y="0"/>
                                </a:cubicBezTo>
                                <a:cubicBezTo>
                                  <a:pt x="94328" y="10268"/>
                                  <a:pt x="73839" y="20537"/>
                                  <a:pt x="53350" y="30805"/>
                                </a:cubicBezTo>
                                <a:cubicBezTo>
                                  <a:pt x="49876" y="32646"/>
                                  <a:pt x="46402" y="34487"/>
                                  <a:pt x="42928" y="36328"/>
                                </a:cubicBezTo>
                                <a:cubicBezTo>
                                  <a:pt x="45735" y="38039"/>
                                  <a:pt x="48542" y="39750"/>
                                  <a:pt x="51349" y="41461"/>
                                </a:cubicBezTo>
                                <a:cubicBezTo>
                                  <a:pt x="52597" y="42183"/>
                                  <a:pt x="61418" y="47125"/>
                                  <a:pt x="77813" y="56287"/>
                                </a:cubicBezTo>
                                <a:cubicBezTo>
                                  <a:pt x="90778" y="63453"/>
                                  <a:pt x="103742" y="70619"/>
                                  <a:pt x="116707" y="77785"/>
                                </a:cubicBezTo>
                                <a:cubicBezTo>
                                  <a:pt x="108787" y="77747"/>
                                  <a:pt x="100868" y="77709"/>
                                  <a:pt x="92949" y="77671"/>
                                </a:cubicBezTo>
                                <a:cubicBezTo>
                                  <a:pt x="88767" y="77671"/>
                                  <a:pt x="80092" y="77709"/>
                                  <a:pt x="66922" y="77785"/>
                                </a:cubicBezTo>
                                <a:cubicBezTo>
                                  <a:pt x="64073" y="75885"/>
                                  <a:pt x="61224" y="73984"/>
                                  <a:pt x="58374" y="72083"/>
                                </a:cubicBezTo>
                                <a:cubicBezTo>
                                  <a:pt x="56771" y="70980"/>
                                  <a:pt x="53920" y="69174"/>
                                  <a:pt x="49824" y="66665"/>
                                </a:cubicBezTo>
                                <a:cubicBezTo>
                                  <a:pt x="37713" y="59290"/>
                                  <a:pt x="25602" y="51915"/>
                                  <a:pt x="13491" y="44540"/>
                                </a:cubicBezTo>
                                <a:cubicBezTo>
                                  <a:pt x="8994" y="41897"/>
                                  <a:pt x="4497" y="39255"/>
                                  <a:pt x="0" y="36613"/>
                                </a:cubicBezTo>
                                <a:cubicBezTo>
                                  <a:pt x="10104" y="31318"/>
                                  <a:pt x="20208" y="26022"/>
                                  <a:pt x="30312" y="20727"/>
                                </a:cubicBezTo>
                                <a:cubicBezTo>
                                  <a:pt x="39525" y="15735"/>
                                  <a:pt x="48739" y="10743"/>
                                  <a:pt x="57953" y="5751"/>
                                </a:cubicBezTo>
                                <a:cubicBezTo>
                                  <a:pt x="59911" y="4650"/>
                                  <a:pt x="63205" y="2733"/>
                                  <a:pt x="6783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73" name="Shape 273"/>
                        <wps:cNvSpPr/>
                        <wps:spPr>
                          <a:xfrm>
                            <a:off x="1888440" y="565370"/>
                            <a:ext cx="50609" cy="77785"/>
                          </a:xfrm>
                          <a:custGeom>
                            <a:avLst/>
                            <a:gdLst/>
                            <a:ahLst/>
                            <a:cxnLst/>
                            <a:rect l="0" t="0" r="0" b="0"/>
                            <a:pathLst>
                              <a:path w="50609" h="77785">
                                <a:moveTo>
                                  <a:pt x="8235" y="0"/>
                                </a:moveTo>
                                <a:cubicBezTo>
                                  <a:pt x="19285" y="76"/>
                                  <a:pt x="26548" y="114"/>
                                  <a:pt x="30024" y="114"/>
                                </a:cubicBezTo>
                                <a:cubicBezTo>
                                  <a:pt x="32341" y="114"/>
                                  <a:pt x="39203" y="76"/>
                                  <a:pt x="50609" y="0"/>
                                </a:cubicBezTo>
                                <a:cubicBezTo>
                                  <a:pt x="49213" y="10257"/>
                                  <a:pt x="47818" y="20515"/>
                                  <a:pt x="46423" y="30772"/>
                                </a:cubicBezTo>
                                <a:cubicBezTo>
                                  <a:pt x="45208" y="43062"/>
                                  <a:pt x="43993" y="55352"/>
                                  <a:pt x="42778" y="67642"/>
                                </a:cubicBezTo>
                                <a:cubicBezTo>
                                  <a:pt x="42643" y="71023"/>
                                  <a:pt x="42508" y="74404"/>
                                  <a:pt x="42373" y="77785"/>
                                </a:cubicBezTo>
                                <a:cubicBezTo>
                                  <a:pt x="35489" y="77747"/>
                                  <a:pt x="28604" y="77709"/>
                                  <a:pt x="21720" y="77671"/>
                                </a:cubicBezTo>
                                <a:cubicBezTo>
                                  <a:pt x="19233" y="77671"/>
                                  <a:pt x="11993" y="77709"/>
                                  <a:pt x="0" y="77785"/>
                                </a:cubicBezTo>
                                <a:cubicBezTo>
                                  <a:pt x="1505" y="70339"/>
                                  <a:pt x="2612" y="63919"/>
                                  <a:pt x="3322" y="58524"/>
                                </a:cubicBezTo>
                                <a:cubicBezTo>
                                  <a:pt x="4383" y="50812"/>
                                  <a:pt x="5578" y="39909"/>
                                  <a:pt x="6906" y="25815"/>
                                </a:cubicBezTo>
                                <a:cubicBezTo>
                                  <a:pt x="7792" y="16165"/>
                                  <a:pt x="8235" y="9327"/>
                                  <a:pt x="8235" y="5300"/>
                                </a:cubicBezTo>
                                <a:cubicBezTo>
                                  <a:pt x="8235" y="3533"/>
                                  <a:pt x="8235" y="1767"/>
                                  <a:pt x="8235"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74" name="Shape 274"/>
                        <wps:cNvSpPr/>
                        <wps:spPr>
                          <a:xfrm>
                            <a:off x="3210993" y="564458"/>
                            <a:ext cx="39659" cy="10827"/>
                          </a:xfrm>
                          <a:custGeom>
                            <a:avLst/>
                            <a:gdLst/>
                            <a:ahLst/>
                            <a:cxnLst/>
                            <a:rect l="0" t="0" r="0" b="0"/>
                            <a:pathLst>
                              <a:path w="39659" h="10827">
                                <a:moveTo>
                                  <a:pt x="534" y="0"/>
                                </a:moveTo>
                                <a:cubicBezTo>
                                  <a:pt x="8635" y="76"/>
                                  <a:pt x="15223" y="114"/>
                                  <a:pt x="20297" y="114"/>
                                </a:cubicBezTo>
                                <a:cubicBezTo>
                                  <a:pt x="27241" y="114"/>
                                  <a:pt x="33694" y="76"/>
                                  <a:pt x="39659" y="0"/>
                                </a:cubicBezTo>
                                <a:cubicBezTo>
                                  <a:pt x="39392" y="950"/>
                                  <a:pt x="39213" y="2033"/>
                                  <a:pt x="39125" y="3248"/>
                                </a:cubicBezTo>
                                <a:cubicBezTo>
                                  <a:pt x="38902" y="5775"/>
                                  <a:pt x="38680" y="8301"/>
                                  <a:pt x="38457" y="10827"/>
                                </a:cubicBezTo>
                                <a:cubicBezTo>
                                  <a:pt x="31691" y="10751"/>
                                  <a:pt x="25460" y="10713"/>
                                  <a:pt x="19763" y="10713"/>
                                </a:cubicBezTo>
                                <a:cubicBezTo>
                                  <a:pt x="14065" y="10713"/>
                                  <a:pt x="7478" y="10751"/>
                                  <a:pt x="0" y="10827"/>
                                </a:cubicBezTo>
                                <a:cubicBezTo>
                                  <a:pt x="356" y="6914"/>
                                  <a:pt x="534" y="3913"/>
                                  <a:pt x="534" y="1824"/>
                                </a:cubicBezTo>
                                <a:cubicBezTo>
                                  <a:pt x="534" y="1216"/>
                                  <a:pt x="534" y="608"/>
                                  <a:pt x="53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s:wsp>
                        <wps:cNvPr id="275" name="Shape 275"/>
                        <wps:cNvSpPr/>
                        <wps:spPr>
                          <a:xfrm>
                            <a:off x="2514880" y="564458"/>
                            <a:ext cx="39659" cy="10827"/>
                          </a:xfrm>
                          <a:custGeom>
                            <a:avLst/>
                            <a:gdLst/>
                            <a:ahLst/>
                            <a:cxnLst/>
                            <a:rect l="0" t="0" r="0" b="0"/>
                            <a:pathLst>
                              <a:path w="39659" h="10827">
                                <a:moveTo>
                                  <a:pt x="534" y="0"/>
                                </a:moveTo>
                                <a:cubicBezTo>
                                  <a:pt x="8635" y="76"/>
                                  <a:pt x="15223" y="114"/>
                                  <a:pt x="20296" y="114"/>
                                </a:cubicBezTo>
                                <a:cubicBezTo>
                                  <a:pt x="27240" y="114"/>
                                  <a:pt x="33694" y="76"/>
                                  <a:pt x="39659" y="0"/>
                                </a:cubicBezTo>
                                <a:cubicBezTo>
                                  <a:pt x="39392" y="950"/>
                                  <a:pt x="39214" y="2033"/>
                                  <a:pt x="39125" y="3248"/>
                                </a:cubicBezTo>
                                <a:cubicBezTo>
                                  <a:pt x="38902" y="5775"/>
                                  <a:pt x="38679" y="8301"/>
                                  <a:pt x="38457" y="10827"/>
                                </a:cubicBezTo>
                                <a:cubicBezTo>
                                  <a:pt x="31691" y="10751"/>
                                  <a:pt x="25460" y="10713"/>
                                  <a:pt x="19763" y="10713"/>
                                </a:cubicBezTo>
                                <a:cubicBezTo>
                                  <a:pt x="14065" y="10713"/>
                                  <a:pt x="7478" y="10751"/>
                                  <a:pt x="0" y="10827"/>
                                </a:cubicBezTo>
                                <a:cubicBezTo>
                                  <a:pt x="356" y="6914"/>
                                  <a:pt x="534" y="3913"/>
                                  <a:pt x="534" y="1824"/>
                                </a:cubicBezTo>
                                <a:cubicBezTo>
                                  <a:pt x="534" y="1216"/>
                                  <a:pt x="534" y="608"/>
                                  <a:pt x="534" y="0"/>
                                </a:cubicBezTo>
                                <a:close/>
                              </a:path>
                            </a:pathLst>
                          </a:custGeom>
                          <a:ln w="9525" cap="flat">
                            <a:round/>
                          </a:ln>
                        </wps:spPr>
                        <wps:style>
                          <a:lnRef idx="1">
                            <a:srgbClr val="002060"/>
                          </a:lnRef>
                          <a:fillRef idx="0">
                            <a:srgbClr val="000000">
                              <a:alpha val="0"/>
                            </a:srgbClr>
                          </a:fillRef>
                          <a:effectRef idx="0">
                            <a:scrgbClr r="0" g="0" b="0"/>
                          </a:effectRef>
                          <a:fontRef idx="none"/>
                        </wps:style>
                        <wps:bodyPr/>
                      </wps:wsp>
                    </wpg:wgp>
                  </a:graphicData>
                </a:graphic>
              </wp:anchor>
            </w:drawing>
          </mc:Choice>
          <mc:Fallback xmlns:a="http://schemas.openxmlformats.org/drawingml/2006/main">
            <w:pict>
              <v:group id="Group 14665" style="width:428.4pt;height:76.4298pt;position:absolute;z-index:-2147483417;mso-position-horizontal-relative:text;mso-position-horizontal:absolute;margin-left:-0.960091pt;mso-position-vertical-relative:text;margin-top:-50.9693pt;" coordsize="54406,9706">
                <v:shape id="Picture 197" style="position:absolute;width:54406;height:1158;left:0;top:8548;" filled="f">
                  <v:imagedata r:id="rId37"/>
                </v:shape>
                <v:shape id="Shape 198" style="position:absolute;width:53365;height:0;left:457;top:8935;" coordsize="5336540,1" path="m0,0l5336540,1">
                  <v:stroke weight="2pt" endcap="flat" joinstyle="round" on="true" color="#8064a1"/>
                  <v:fill on="false" color="#000000" opacity="0"/>
                </v:shape>
                <v:shape id="Picture 16797" style="position:absolute;width:15666;height:2987;left:19883;top:989;" filled="f">
                  <v:imagedata r:id="rId38"/>
                </v:shape>
                <v:shape id="Picture 203" style="position:absolute;width:4381;height:4381;left:18364;top:0;" filled="f">
                  <v:imagedata r:id="rId39"/>
                </v:shape>
                <v:shape id="Picture 205" style="position:absolute;width:18348;height:2286;left:17922;top:4159;" filled="f">
                  <v:imagedata r:id="rId40"/>
                </v:shape>
                <v:shape id="Shape 208" style="position:absolute;width:1341;height:606;left:23824;top:4352;" coordsize="134198,60689" path="m81053,0c90846,0,99837,484,108026,1453c116217,2422,122626,3970,127255,6097c131885,8224,134198,11283,134198,15272c134198,17437,133491,22955,132078,31826c130663,40698,129822,49863,129556,59322c122785,59245,116549,59207,110847,59207c105411,59207,99041,59245,91736,59322c92907,54725,93852,49407,94571,43366c95157,38636,95743,33906,96328,29177c92942,30126,90358,30791,88578,31171c86796,31551,84791,31903,82563,32225c80335,32548,76415,33041,70801,33707c65188,34372,60690,34951,57304,35444c53918,35938,50866,36500,48148,37126c45431,37754,43136,38456,41265,39234c39394,40014,38035,40831,37190,41685c36342,42540,35920,43461,35920,44448c35920,46044,37011,47422,39191,48580c41372,49738,44110,50546,47403,51002c50697,51458,54570,51685,59021,51685c61869,51685,64874,51591,68034,51401c71194,51212,75445,50736,80786,49976c78917,52141,76736,55371,74243,59663c67922,60120,62893,60405,59154,60518c55415,60633,51943,60689,48739,60689c37522,60689,28308,60043,21097,58751c13888,57460,8568,55409,5141,52597c1713,49787,0,46956,0,44107c0,42473,668,40859,2004,39263c3340,37667,5299,36206,7882,34875c10465,33546,13805,32263,17903,31028c22002,29794,27925,28597,35675,27439c43424,26280,53668,25112,66404,23934c69790,23630,73308,23260,76961,22823c80613,22386,83531,21958,85712,21541c87894,21123,89788,20582,91391,19916c92993,19252,94174,18559,94931,17836c95688,17114,96067,16374,96067,15614c96067,14132,94931,12879,92661,11853c90389,10826,87449,10114,83840,9716c80232,9316,76246,9117,71880,9117c55667,9117,37760,10770,18160,14075c19406,11340,20186,9422,20497,8320c20808,7219,21364,5546,22165,3304c34272,2089,44955,1235,54214,740c63472,246,72418,0,81053,0x">
                  <v:stroke weight="0pt" endcap="flat" joinstyle="miter" miterlimit="10" on="false" color="#000000" opacity="0"/>
                  <v:fill on="true" color="#5f497a"/>
                </v:shape>
                <v:shape id="Shape 211" style="position:absolute;width:1552;height:777;left:26770;top:4168;" coordsize="155244,77785" path="m1201,0c26830,76,53660,114,81693,114c97666,95,113640,76,129614,57c138157,38,146700,19,155244,0c154353,5407,153908,9565,153908,12481c137795,12137,122350,11967,107573,11967c104145,11967,100717,11967,97291,11967c96762,15437,96232,18907,95702,22378c94423,35727,93144,49077,91866,62426c91778,64663,91689,66901,91600,69138c91514,71907,91469,74789,91469,77785c84695,77747,77920,77708,71146,77670c68917,77670,61652,77708,49352,77785c50329,72239,51304,66691,52280,61145c53255,52883,54230,44621,55204,36356c55826,28227,56447,20096,57067,11967c53957,11967,50846,11967,47735,11967c44846,11986,41957,12005,39069,12024c36312,12043,33556,12062,30800,12080c20534,12213,10267,12347,0,12481c713,7009,1113,2849,1201,0x">
                  <v:stroke weight="0pt" endcap="flat" joinstyle="miter" miterlimit="10" on="false" color="#000000" opacity="0"/>
                  <v:fill on="true" color="#5f497a"/>
                </v:shape>
                <v:shape id="Shape 212" style="position:absolute;width:474;height:777;left:25467;top:4168;" coordsize="47403,77785" path="m8372,0c17640,76,24234,114,28156,114c33412,114,39829,76,47403,0c46340,6933,45277,13866,44212,20800c42663,36262,41113,51723,39562,67186c39385,70719,39207,74252,39031,77785c31723,77708,25531,77670,20451,77670c18758,77670,11940,77708,0,77785c1329,71365,2945,59824,4850,43166c6757,26508,7930,12119,8372,0x">
                  <v:stroke weight="0pt" endcap="flat" joinstyle="miter" miterlimit="10" on="false" color="#000000" opacity="0"/>
                  <v:fill on="true" color="#5f497a"/>
                </v:shape>
                <v:shape id="Shape 213" style="position:absolute;width:1193;height:791;left:17922;top:4168;" coordsize="119377,79153" path="m77526,0c88133,76,94952,114,97983,114c101549,114,108680,76,119377,0c118177,8155,116978,16309,115778,24464c115067,30357,114311,38436,113512,48701c112978,55734,112088,60544,110842,63128c109951,65105,108571,66854,106702,68374c105011,69743,102918,70960,100424,72024c97486,73240,93925,74324,89742,75275c84312,76529,78524,77461,72380,78070c65526,78792,58092,79153,50079,79153c36456,79153,20565,78298,2404,76588c1869,72237,1068,67718,0,63026c9703,64371,17337,65287,22901,65774c28465,66259,33828,66502,38991,66502c43175,66502,47226,66255,51143,65760c54614,65342,57686,64791,60357,64105c62315,63534,63961,62907,65297,62223c67255,61233,68858,60092,70104,58799c71350,57429,72329,55565,73041,53205c74008,50088,74843,44917,75547,37694c76074,32029,76558,25681,76997,18648c77349,12754,77526,6539,77526,0x">
                  <v:stroke weight="0pt" endcap="flat" joinstyle="miter" miterlimit="10" on="false" color="#000000" opacity="0"/>
                  <v:fill on="true" color="#5f497a"/>
                </v:shape>
                <v:shape id="Shape 214" style="position:absolute;width:550;height:143;left:29076;top:4816;" coordsize="55014,14302" path="m55014,0c53857,2240,52210,6267,50074,12080c40460,12953,32359,13543,25771,13846c19184,14150,12552,14302,5875,14302l0,14024l0,3137l9480,3760c15623,3760,22277,3476,29443,2905c36609,2336,45134,1367,55014,0x">
                  <v:stroke weight="0pt" endcap="flat" joinstyle="miter" miterlimit="10" on="false" color="#000000" opacity="0"/>
                  <v:fill on="true" color="#5f497a"/>
                </v:shape>
                <v:shape id="Shape 215" style="position:absolute;width:749;height:605;left:29903;top:4354;" coordsize="74911,60546" path="m74911,0l74911,11814l56086,14017c50010,15633,45486,18036,42514,21226c39543,24418,38057,27893,38057,31655c38057,34960,39276,37904,41716,40488c44154,43072,48146,45161,53689,46756c59233,48352,65819,49149,73449,49149l74911,48973l74911,60444l73443,60546c63116,60546,53302,59891,43999,58581c34696,57270,26751,55304,20164,52683c13576,50062,8568,46870,5141,43109c1715,39348,0,35416,0,31313c0,27134,1558,23145,4673,19347c7790,15547,12663,12166,19295,9203c25927,6239,34407,3941,44733,2307l74911,0x">
                  <v:stroke weight="0pt" endcap="flat" joinstyle="miter" miterlimit="10" on="false" color="#000000" opacity="0"/>
                  <v:fill on="true" color="#5f497a"/>
                </v:shape>
                <v:shape id="Shape 217" style="position:absolute;width:749;height:605;left:32319;top:4354;" coordsize="74912,60546" path="m74912,0l74912,11814l56086,14017c50010,15633,45486,18036,42514,21226c39543,24418,38057,27893,38057,31655c38057,34960,39276,37904,41716,40488c44154,43072,48146,45161,53689,46756c59233,48352,65819,49149,73449,49149l74912,48973l74912,60444l73443,60546c63117,60546,53302,59891,43999,58581c34696,57270,26751,55304,20164,52683c13576,50062,8569,46870,5141,43109c1715,39348,0,35416,0,31313c0,27134,1558,23145,4674,19347c7790,15547,12663,12166,19295,9203c25927,6239,34407,3941,44733,2307l74912,0x">
                  <v:stroke weight="0pt" endcap="flat" joinstyle="miter" miterlimit="10" on="false" color="#000000" opacity="0"/>
                  <v:fill on="true" color="#5f497a"/>
                </v:shape>
                <v:shape id="Shape 218" style="position:absolute;width:749;height:605;left:30653;top:4352;" coordsize="74912,60587" path="m1869,0c12107,0,21921,655,31313,1966c40706,3277,48672,5214,55215,7779c61758,10343,66677,13477,69970,17180c73265,20886,74911,24789,74912,28891c74911,33222,73176,37402,69704,41428c66231,45456,61202,48940,54614,51886c48027,54830,39815,57033,29978,58496l0,60587l0,49116l19091,46813c24991,45162,29425,42729,32397,39520c35369,36309,36855,32766,36855,28891c36855,25738,35702,22870,33396,20287c31089,17704,27208,15632,21753,14075c16297,12519,9668,11739,1864,11739l0,11957l0,143l1869,0x">
                  <v:stroke weight="0pt" endcap="flat" joinstyle="miter" miterlimit="10" on="false" color="#000000" opacity="0"/>
                  <v:fill on="true" color="#5f497a"/>
                </v:shape>
                <v:shape id="Shape 219" style="position:absolute;width:474;height:777;left:31647;top:4168;" coordsize="47404,77785" path="m8373,0c17640,76,24235,114,28156,114c33412,114,39828,76,47404,0c46340,6933,45277,13866,44214,20800c42663,36262,41112,51723,39563,67186c39385,70719,39207,74252,39031,77785c31723,77708,25531,77670,20451,77670c18758,77670,11940,77708,0,77785c1328,71365,2945,59824,4850,43166c6756,26508,7930,12119,8373,0x">
                  <v:stroke weight="0pt" endcap="flat" joinstyle="miter" miterlimit="10" on="false" color="#000000" opacity="0"/>
                  <v:fill on="true" color="#5f497a"/>
                </v:shape>
                <v:shape id="Shape 220" style="position:absolute;width:605;height:155;left:34157;top:5066;" coordsize="60565,15550" path="m0,0c20029,2811,37389,4217,52078,4217l60565,3746l60565,15550l35517,14930c25191,14474,13931,13619,1736,12366c1157,8244,579,4121,0,0x">
                  <v:stroke weight="0pt" endcap="flat" joinstyle="miter" miterlimit="10" on="false" color="#000000" opacity="0"/>
                  <v:fill on="true" color="#5f497a"/>
                </v:shape>
                <v:shape id="Shape 221" style="position:absolute;width:739;height:593;left:34023;top:4361;" coordsize="73917,59334" path="m73917,0l73917,12353l60628,13608c53060,15415,47228,18049,43132,21512c39036,24974,36988,28646,36988,32527c36988,35380,38235,38035,40728,40488c43221,42943,47117,44797,52415,46054c57713,47310,63567,47937,69978,47937l73917,47655l73917,58518l57818,59334c49985,59334,42551,58812,35520,57767c28486,56723,22233,55080,16758,52838c11283,50596,7121,47775,4272,44376c1424,40975,0,37433,0,33747c0,28466,2337,23471,7010,18760c11684,14050,18538,10175,27574,7135c36609,4097,46269,2006,56551,867l73917,0x">
                  <v:stroke weight="0pt" endcap="flat" joinstyle="miter" miterlimit="10" on="false" color="#000000" opacity="0"/>
                  <v:fill on="true" color="#5f497a"/>
                </v:shape>
                <v:shape id="Shape 222" style="position:absolute;width:749;height:605;left:33068;top:4352;" coordsize="74912,60587" path="m1869,0c12106,0,21921,655,31312,1966c40704,3277,48672,5214,55215,7779c61758,10343,66677,13477,69970,17180c73265,20886,74912,24789,74912,28891c74912,33222,73175,37402,69703,41428c66231,45456,61202,48940,54614,51886c48027,54830,39815,57033,29978,58496l0,60587l0,49116l19091,46813c24990,45162,29425,42729,32397,39520c35369,36309,36855,32766,36855,28891c36855,25738,35702,22870,33395,20287c31089,17704,27208,15632,21753,14075c16297,12519,9668,11739,1864,11739l0,11957l0,143l1869,0x">
                  <v:stroke weight="0pt" endcap="flat" joinstyle="miter" miterlimit="10" on="false" color="#000000" opacity="0"/>
                  <v:fill on="true" color="#5f497a"/>
                </v:shape>
                <v:shape id="Shape 223" style="position:absolute;width:455;height:579;left:35801;top:4366;" coordsize="45533,57954" path="m6647,0c15319,76,21821,114,26157,114c30138,114,36596,76,45533,0c44331,6610,43363,12915,42633,18919c41901,24921,41364,31798,41021,39547c40677,47297,40505,53432,40505,57954c32395,57877,25889,57839,20987,57839c16354,57839,9357,57877,0,57954c1357,52255,2305,47488,2848,43651c3753,37571,4545,30562,5222,22622c5902,14682,6376,7142,6647,0x">
                  <v:stroke weight="0pt" endcap="flat" joinstyle="miter" miterlimit="10" on="false" color="#000000" opacity="0"/>
                  <v:fill on="true" color="#5f497a"/>
                </v:shape>
                <v:shape id="Shape 224" style="position:absolute;width:755;height:869;left:34762;top:4352;" coordsize="75505,86960" path="m16884,0c23827,0,31706,181,40519,541c49333,901,60994,1633,75505,2735c74478,8753,73454,14770,72429,20787c71493,28324,70558,35860,69622,43396c69265,50209,68910,57024,68553,63839c68285,66154,67618,68384,66549,70531c65481,72675,63790,74611,61475,76340c59161,78067,56224,79594,52664,80923c49103,82252,45076,83324,40580,84141c36084,84957,30520,85631,23889,86162c17257,86694,10158,86960,2591,86960l0,86896l0,75092l7403,74681c12388,74093,16573,73241,19955,72124c23338,71004,25963,69488,27833,67574c29704,65660,30949,63442,31573,60920c32195,58400,32686,54581,33041,49464c29569,51477,26453,53044,23694,54164c20934,55286,17618,56293,13746,57184c9874,58077,5356,58800,193,59351l0,59360l0,48497l8816,47866c12778,47258,16362,46326,19567,45070c22773,43814,25600,42254,28049,40390c30496,38526,32233,36423,33257,34083c34282,31742,35061,28812,35595,25293c36130,21773,36574,17597,36930,12765c29184,12080,22016,11739,15427,11739l0,13196l0,843l16884,0x">
                  <v:stroke weight="0pt" endcap="flat" joinstyle="miter" miterlimit="10" on="false" color="#000000" opacity="0"/>
                  <v:fill on="true" color="#5f497a"/>
                </v:shape>
                <v:shape id="Shape 225" style="position:absolute;width:396;height:108;left:35874;top:4159;" coordsize="39660,10826" path="m535,0c8636,76,15223,114,20297,114c27241,114,33694,76,39660,0c39393,950,39215,2032,39125,3249c38903,5774,38681,8300,38458,10826c31691,10751,25461,10713,19764,10713c14067,10713,7478,10751,0,10826c357,6914,535,3913,535,1823c535,1215,535,608,535,0x">
                  <v:stroke weight="0pt" endcap="flat" joinstyle="miter" miterlimit="10" on="false" color="#000000" opacity="0"/>
                  <v:fill on="true" color="#5f497a"/>
                </v:shape>
                <v:shape id="Shape 227" style="position:absolute;width:737;height:375;left:32699;top:4470;" coordsize="73710,37553" path="m38718,0c31001,0,24105,807,18029,2422c11954,4036,7430,6439,4458,9631c1486,12822,0,16298,0,20059c0,23364,1220,26308,3659,28892c6098,31475,10089,33564,15633,35160c21176,36756,27763,37553,35392,37553c43197,37553,50049,36727,55947,35075c61845,33422,66280,30991,69252,27780c72224,24570,73709,21028,73710,17153c73709,13999,72557,11131,70250,8548c67944,5964,64064,3894,58608,2336c53153,779,46523,0,38718,0x">
                  <v:stroke weight="0.75pt" endcap="flat" joinstyle="round" on="true" color="#002060"/>
                  <v:fill on="false" color="#000000" opacity="0"/>
                </v:shape>
                <v:shape id="Shape 228" style="position:absolute;width:737;height:375;left:30284;top:4470;" coordsize="73709,37553" path="m38718,0c31001,0,24105,807,18029,2422c11954,4036,7429,6439,4458,9631c1486,12822,0,16298,0,20059c0,23364,1220,26308,3659,28892c6098,31475,10089,33564,15633,35160c21176,36756,27763,37553,35392,37553c43197,37553,50048,36727,55947,35075c61845,33422,66280,30991,69252,27780c72224,24570,73709,21028,73709,17153c73709,13999,72556,11131,70250,8548c67944,5964,64064,3894,58608,2336c53153,779,46522,0,38718,0x">
                  <v:stroke weight="0.75pt" endcap="flat" joinstyle="round" on="true" color="#002060"/>
                  <v:fill on="false" color="#000000" opacity="0"/>
                </v:shape>
                <v:shape id="Shape 230" style="position:absolute;width:455;height:579;left:35801;top:4366;" coordsize="45534,57954" path="m6647,0c15318,76,21822,114,26157,114c30138,114,36597,76,45534,0c44331,6610,43364,12917,42633,18919c41902,24922,41365,31798,41022,39548c40678,47298,40506,53433,40506,57954c32395,57878,25889,57840,20987,57840c16354,57840,9358,57878,0,57954c1357,52256,2305,47488,2848,43651c3754,37573,4545,30563,5223,22623c5901,14683,6376,7142,6647,0x">
                  <v:stroke weight="0.75pt" endcap="flat" joinstyle="round" on="true" color="#002060"/>
                  <v:fill on="false" color="#000000" opacity="0"/>
                </v:shape>
                <v:shape id="Shape 231" style="position:absolute;width:1431;height:593;left:19407;top:4366;" coordsize="143146,59322" path="m4325,0c12771,76,19394,114,24194,114c29262,114,35396,76,42597,0c41117,8662,39638,17324,38159,25985c37889,27999,37687,29699,37553,31086c37418,32472,37351,33469,37351,34077c37351,36813,38307,39083,40219,40887c42131,42692,45466,44069,50224,45019c54981,45968,60073,46443,65498,46443c70657,46443,75548,46025,80171,45189c84351,44430,87931,43366,90910,41998c93890,40631,96402,38788,98448,36471c99959,34799,101115,32482,101916,29518c102538,27429,103116,23839,103650,18748c104390,12594,104899,6344,105177,0c114001,76,120731,114,125366,114c130623,114,136550,76,143146,0c142082,5433,140973,12223,139819,20372c138666,28521,137867,35246,137423,40545c136979,45845,136625,51648,136359,57954c128519,57878,122506,57840,118320,57840c113064,57840,107097,57878,100416,57954c100497,54801,100577,51648,100658,48495c98165,50090,95985,51372,94116,52341c92247,53310,89800,54260,86774,55190c83748,56121,80455,56862,76895,57413c73334,57964,69263,58420,64679,58781c60096,59141,55224,59322,50062,59322c40094,59322,31417,58705,24030,57470c16642,56235,10790,54364,6474,51857c2158,49350,0,45759,0,41087c0,40688,0,40289,0,39890c721,34989,1443,30088,2164,25188c2839,18729,3514,12271,4190,5813c4280,4255,4325,2317,4325,0x">
                  <v:stroke weight="0.75pt" endcap="flat" joinstyle="round" on="true" color="#002060"/>
                  <v:fill on="false" color="#000000" opacity="0"/>
                </v:shape>
                <v:shape id="Shape 232" style="position:absolute;width:1494;height:869;left:34023;top:4352;" coordsize="149422,86960" path="m90801,0c97745,0,105623,180,114437,541c123250,902,134912,1634,149422,2735c148397,8753,147372,14770,146347,20787c145411,28323,144476,35859,143540,43395c143184,50210,142827,57024,142470,63839c142203,66155,141535,68385,140467,70530c139398,72676,137707,74612,135393,76339c133078,78067,130141,79595,126581,80923c123021,82252,118993,83325,114497,84141c110001,84957,104438,85631,97807,86162c91175,86694,84077,86960,76510,86960c68409,86960,59195,86732,48869,86276c38544,85820,27284,84965,15089,83712c14511,79590,13932,75468,13353,71346c33383,74157,50742,75563,65431,75563c71039,75563,76336,75269,81321,74681c86306,74094,90490,73241,93873,72123c97256,71005,99882,69488,101751,67574c103620,65660,104867,63442,105490,60921c106113,58400,106602,54581,106959,49463c103487,51477,100372,53044,97612,54165c94852,55285,91536,56292,87664,57185c83791,58078,79273,58800,74110,59350c68947,59901,63517,60177,57819,60177c49986,60177,42552,59654,35520,58610c28487,57565,22233,55922,16758,53680c11283,51439,7122,48618,4273,45218c1424,41818,0,38275,0,34590c0,29310,2337,24314,7010,19603c11684,14892,18539,11017,27574,7978c36610,4939,46269,2849,56551,1710c66833,570,78249,0,90801,0x">
                  <v:stroke weight="0.75pt" endcap="flat" joinstyle="round" on="true" color="#002060"/>
                  <v:fill on="false" color="#000000" opacity="0"/>
                </v:shape>
                <v:shape id="Shape 233" style="position:absolute;width:1498;height:606;left:32319;top:4352;" coordsize="149823,60690" path="m76781,0c87018,0,96833,655,106225,1966c115616,3277,123584,5214,130127,7778c136670,10343,141588,13477,144882,17181c148176,20885,149823,24789,149823,28892c149823,33223,148086,37401,144615,41428c141143,45455,136113,48941,129526,51885c122938,54830,114726,57033,104889,58496c95052,59958,84570,60690,73442,60690c63116,60690,53302,60034,43999,58724c34696,57413,26751,55447,20163,52826c13576,50204,8568,47013,5141,43252c1714,39491,0,35559,0,31456c0,27277,1558,23288,4674,19489c7789,15690,12663,12309,19295,9346c25927,6382,34407,4084,44733,2450c55060,817,65742,0,76781,0x">
                  <v:stroke weight="0.75pt" endcap="flat" joinstyle="round" on="true" color="#002060"/>
                  <v:fill on="false" color="#000000" opacity="0"/>
                </v:shape>
                <v:shape id="Shape 234" style="position:absolute;width:1498;height:606;left:29903;top:4352;" coordsize="149823,60690" path="m76781,0c87018,0,96833,655,106224,1966c115616,3277,123584,5214,130126,7778c136669,10343,141588,13477,144882,17181c148175,20885,149822,24789,149823,28892c149822,33223,148086,37401,144614,41428c141143,45455,136113,48941,129525,51885c122938,54830,114726,57033,104889,58496c95052,59958,84570,60690,73442,60690c63116,60690,53301,60034,43998,58724c34696,57413,26751,55447,20163,52826c13576,50204,8568,47013,5141,43252c1714,39491,0,35559,0,31456c0,27277,1558,23288,4674,19489c7789,15690,12663,12309,19295,9346c25927,6382,34406,4084,44733,2450c55059,817,65742,0,76781,0x">
                  <v:stroke weight="0.75pt" endcap="flat" joinstyle="round" on="true" color="#002060"/>
                  <v:fill on="false" color="#000000" opacity="0"/>
                </v:shape>
                <v:shape id="Shape 235" style="position:absolute;width:1368;height:606;left:28376;top:4352;" coordsize="136870,60690" path="m73042,0c82122,0,90757,483,98947,1450c107137,2417,114013,4001,119578,6200c125141,8399,129414,11044,132397,14134c135379,17224,136870,20666,136870,24458c136870,26239,136425,28078,135534,29974c102908,29993,70282,30012,37656,30031c37478,31437,37389,32558,37389,33394c37389,35939,38413,38275,40460,40403c42507,42530,45490,44335,49407,45816c53323,47298,57997,48390,63427,49093c68857,49796,74199,50147,79451,50147c85594,50147,92248,49862,99414,49292c106580,48723,115104,47754,124985,46386c123828,48628,122181,52655,120045,58467c110430,59341,102329,59930,95742,60234c89154,60538,82522,60690,75846,60690c64184,60690,53746,60196,44533,59209c35319,58222,27241,56410,20297,53772c13353,51134,8234,47899,4941,44065c1647,40232,0,36209,0,31996c0,27327,1914,22802,5742,18418c9570,14034,14933,10447,21832,7657c28732,4868,36587,2894,45401,1736c54214,579,63427,0,73042,0x">
                  <v:stroke weight="0.75pt" endcap="flat" joinstyle="round" on="true" color="#002060"/>
                  <v:fill on="false" color="#000000" opacity="0"/>
                </v:shape>
                <v:shape id="Shape 236" style="position:absolute;width:1341;height:606;left:23824;top:4352;" coordsize="134199,60690" path="m81054,0c90846,0,99837,484,108027,1453c116217,2422,122626,3970,127255,6097c131884,8225,134199,11283,134199,15272c134199,17438,133491,22956,132077,31826c130663,40697,129822,49862,129556,59322c122786,59246,116549,59208,110848,59208c105412,59208,99041,59246,91736,59322c92907,54725,93852,49406,94571,43366c95157,38636,95743,33906,96328,29177c92942,30126,90359,30791,88577,31171c86795,31551,84791,31902,82563,32225c80335,32548,76415,33042,70802,33707c65189,34372,60689,34951,57304,35445c53918,35939,50866,36499,48148,37126c45430,37753,43136,38456,41265,39235c39394,40013,38036,40830,37189,41685c36343,42540,35920,43461,35920,44449c35920,46044,37010,47421,39191,48580c41372,49739,44110,50546,47403,51002c50697,51458,54570,51686,59021,51686c61869,51686,64874,51591,68034,51401c71194,51211,75445,50736,80787,49976c78917,52142,76736,55371,74244,59664c67923,60120,62893,60405,59154,60519c55415,60633,51943,60690,48739,60690c37522,60690,28308,60044,21098,58752c13887,57460,8568,55409,5141,52598c1713,49786,0,46956,0,44107c0,42473,668,40859,2004,39263c3340,37667,5299,36205,7882,34875c10465,33546,13805,32263,17903,31029c22001,29794,27925,28597,35675,27439c43424,26280,53668,25112,66404,23934c69790,23630,73309,23260,76961,22823c80613,22386,83530,21958,85712,21541c87895,21123,89788,20581,91391,19916c92994,19252,94174,18558,94931,17837c95689,17115,96067,16374,96067,15614c96067,14132,94932,12879,92660,11853c90389,10827,87449,10115,83841,9716c80233,9317,76246,9118,71879,9118c55666,9118,37760,10770,18160,14075c19407,11340,20185,9422,20497,8320c20808,7218,21365,5547,22166,3305c34273,2090,44955,1235,54214,741c63472,247,72418,0,81054,0x">
                  <v:stroke weight="0.75pt" endcap="flat" joinstyle="round" on="true" color="#002060"/>
                  <v:fill on="false" color="#000000" opacity="0"/>
                </v:shape>
                <v:shape id="Shape 237" style="position:absolute;width:1478;height:593;left:22154;top:4352;" coordsize="147819,59322" path="m96535,0c104459,0,112050,427,119306,1282c126563,2137,132417,3495,136869,5357c141320,7218,144259,9251,145683,11454c147107,13658,147819,15994,147819,18463c147819,19489,147686,21123,147419,23364c146499,31665,145580,39966,144661,48267c144310,51724,144091,55409,144004,59322c136961,59246,130943,59208,125950,59208c119174,59208,112354,59246,105490,59322c106205,56017,107099,50252,108171,42027c109243,33802,109780,28360,109780,25700c109780,22699,108668,20287,106444,18463c104221,16640,100774,15253,96104,14303c91434,13354,86386,12879,80960,12879c75623,12879,70642,13316,66017,14189c61392,15063,57389,16336,54009,18007c50452,19717,47694,21825,45737,24333c43691,26992,42179,31380,41201,37496c40305,42929,39589,50204,39052,59322c32186,59246,25989,59208,20462,59208c14845,59208,8024,59246,0,59322c2035,50698,3739,41011,5111,30259c6483,19508,7257,9877,7434,1368c15634,1444,22184,1482,27086,1482c32879,1482,39029,1444,45534,1368c45040,4597,44544,7826,44049,11055c46808,9384,49235,8054,51327,7066c53420,6079,56091,5110,59341,4160c62591,3210,66063,2450,69758,1881c73452,1311,77592,855,82178,513c86763,171,91548,0,96535,0x">
                  <v:stroke weight="0.75pt" endcap="flat" joinstyle="round" on="true" color="#002060"/>
                  <v:fill on="false" color="#000000" opacity="0"/>
                </v:shape>
                <v:shape id="Shape 238" style="position:absolute;width:906;height:593;left:21096;top:4352;" coordsize="90668,59322" path="m78517,0c82077,0,85727,190,89466,570c89466,4103,89867,8586,90668,14018c85416,13411,80652,13107,76378,13107c71215,13107,66652,13439,62690,14104c58728,14769,55166,15775,52005,17124c48844,18473,46240,20135,44193,22110c42501,23706,41255,25776,40454,28322c39763,30297,39177,33678,38698,38465c38219,43252,37979,47963,37979,52598c37979,54383,38113,56625,38380,59322c31605,59246,25409,59208,19792,59208c14264,59208,7667,59246,0,59322c1289,50299,2578,41277,3866,32254c4222,27011,4577,21768,4932,16526c5111,13297,5199,10048,5199,6781c5199,6211,5111,4407,4932,1368c13213,1444,19312,1482,23230,1482c27772,1482,33782,1444,41261,1368c41039,4046,40816,6724,40594,9403c43976,7351,46870,5822,49273,4815c51677,3808,54370,2944,57352,2222c60334,1501,63650,950,67300,570c70950,190,74689,0,78517,0x">
                  <v:stroke weight="0.75pt" endcap="flat" joinstyle="round" on="true" color="#002060"/>
                  <v:fill on="false" color="#000000" opacity="0"/>
                </v:shape>
                <v:shape id="Shape 239" style="position:absolute;width:474;height:777;left:31647;top:4168;" coordsize="47404,77785" path="m8373,0c17641,76,24235,114,28156,114c33413,114,39829,76,47404,0c46340,6933,45277,13866,44214,20800c42664,36262,41113,51724,39563,67186c39386,70719,39208,74252,39031,77785c31724,77709,25531,77671,20451,77671c18759,77671,11942,77709,0,77785c1328,71365,2946,59825,4851,43167c6757,26508,7931,12119,8373,0x">
                  <v:stroke weight="0.75pt" endcap="flat" joinstyle="round" on="true" color="#002060"/>
                  <v:fill on="false" color="#000000" opacity="0"/>
                </v:shape>
                <v:shape id="Shape 240" style="position:absolute;width:1552;height:777;left:26770;top:4168;" coordsize="155243,77785" path="m1202,0c26830,77,53660,115,81692,115c97666,96,113640,77,129613,58c138156,39,146700,19,155243,0c154353,5406,153908,9566,153908,12480c137795,12138,122350,11967,107572,11967c104145,11967,100717,11967,97290,11967c96761,15437,96232,18907,95702,22378c94423,35727,93144,49076,91865,62426c91777,64663,91689,66901,91600,69139c91513,71907,91469,74789,91469,77785c84694,77747,77920,77709,71145,77671c68917,77671,61652,77709,49352,77785c50328,72239,51304,66692,52279,61145c53255,52883,54230,44620,55205,36357c55826,28227,56447,20097,57068,11967c53957,11967,50846,11967,47735,11967c44846,11986,41957,12005,39068,12024c36313,12043,33556,12062,30800,12081c20533,12214,10266,12347,0,12480c712,7009,1112,2849,1202,0x">
                  <v:stroke weight="0.75pt" endcap="flat" joinstyle="round" on="true" color="#002060"/>
                  <v:fill on="false" color="#000000" opacity="0"/>
                </v:shape>
                <v:shape id="Shape 241" style="position:absolute;width:474;height:777;left:25467;top:4168;" coordsize="47404,77785" path="m8373,0c17641,76,24235,114,28156,114c33413,114,39829,76,47404,0c46340,6933,45277,13866,44213,20800c42663,36262,41113,51724,39563,67186c39386,70719,39208,74252,39031,77785c31724,77709,25531,77671,20451,77671c18758,77671,11941,77709,0,77785c1328,71365,2945,59825,4851,43167c6757,26508,7930,12119,8373,0x">
                  <v:stroke weight="0.75pt" endcap="flat" joinstyle="round" on="true" color="#002060"/>
                  <v:fill on="false" color="#000000" opacity="0"/>
                </v:shape>
                <v:shape id="Shape 242" style="position:absolute;width:1193;height:791;left:17922;top:4168;" coordsize="119377,79153" path="m77526,0c88133,76,94952,114,97983,114c101549,114,108681,76,119377,0c118178,8155,116978,16310,115778,24465c115067,30357,114312,38436,113512,48700c112978,55734,112088,60543,110842,63128c109951,65105,108572,66854,106702,68375c105011,69743,102918,70960,100424,72024c97486,73241,93926,74325,89742,75275c84311,76529,78524,77461,72380,78069c65526,78792,58092,79153,50079,79153c36457,79153,20565,78298,2404,76589c1869,72238,1068,67717,0,63026c9703,64372,17337,65287,22901,65773c28465,66259,33828,66502,38991,66502c43175,66502,47226,66255,51143,65760c54614,65342,57686,64790,60356,64105c62315,63535,63962,62907,65297,62222c67255,61233,68858,60092,70104,58798c71350,57429,72330,55565,73042,53206c74008,50088,74844,44918,75548,37694c76075,32030,76558,25681,76998,18648c77350,12755,77526,6539,77526,0x">
                  <v:stroke weight="0.75pt" endcap="flat" joinstyle="round" on="true" color="#002060"/>
                  <v:fill on="false" color="#000000" opacity="0"/>
                </v:shape>
                <v:shape id="Shape 243" style="position:absolute;width:396;height:108;left:35874;top:4159;" coordsize="39659,10827" path="m534,0c8635,76,15222,114,20296,114c27240,114,33694,76,39659,0c39392,950,39214,2033,39125,3248c38902,5775,38680,8301,38457,10827c31691,10751,25460,10713,19763,10713c14065,10713,7478,10751,0,10827c356,6914,534,3913,534,1824c534,1216,534,608,534,0x">
                  <v:stroke weight="0.75pt" endcap="flat" joinstyle="round" on="true" color="#002060"/>
                  <v:fill on="false" color="#000000" opacity="0"/>
                </v:shape>
                <v:shape id="Shape 244" style="position:absolute;width:925;height:579;left:33207;top:5852;" coordsize="92537,57954" path="m47729,0c56975,76,63731,114,68000,114c73866,114,81289,76,90268,0c75599,7172,60931,14345,46262,21517c43632,22883,41002,24248,38372,25615c44881,30025,62935,40805,92537,57954c84516,57878,77653,57840,71947,57840c66242,57840,59155,57878,50688,57954c45517,54342,41303,51443,38049,49256c34796,47070,31786,45158,29022,43524c21444,38904,13865,34284,6286,29665c5662,29285,3566,27897,0,25500c9072,20795,18143,16090,27216,11385c29540,10170,32311,8670,35530,6887c38746,5104,42814,2808,47729,0x">
                  <v:stroke weight="0pt" endcap="flat" joinstyle="round" on="false" color="#000000" opacity="0"/>
                  <v:fill on="true" color="#5f497a"/>
                </v:shape>
                <v:shape id="Shape 245" style="position:absolute;width:455;height:579;left:32036;top:5852;" coordsize="45535,57954" path="m6648,0c15319,76,21823,114,26158,114c30140,114,36598,76,45535,0c44332,6610,43364,12915,42634,18919c41902,24921,41365,31798,41022,39548c40678,47297,40507,53432,40507,57954c32396,57878,25890,57840,20988,57840c16355,57840,9359,57878,0,57954c1357,52256,2306,47488,2849,43651c3754,37571,4545,30562,5224,22623c5902,14682,6377,7142,6648,0x">
                  <v:stroke weight="0pt" endcap="flat" joinstyle="round" on="false" color="#000000" opacity="0"/>
                  <v:fill on="true" color="#5f497a"/>
                </v:shape>
                <v:shape id="Shape 246" style="position:absolute;width:455;height:579;left:25075;top:5852;" coordsize="45533,57954" path="m6647,0c15317,76,21821,114,26157,114c30138,114,36596,76,45533,0c44331,6610,43364,12915,42633,18919c41901,24921,41364,31798,41021,39548c40677,47297,40505,53432,40505,57954c32395,57878,25889,57840,20987,57840c16354,57840,9357,57878,0,57954c1355,52256,2305,47488,2848,43651c3753,37571,4545,30562,5222,22623c5900,14682,6376,7142,6647,0x">
                  <v:stroke weight="0pt" endcap="flat" joinstyle="round" on="false" color="#000000" opacity="0"/>
                  <v:fill on="true" color="#5f497a"/>
                </v:shape>
                <v:shape id="Shape 247" style="position:absolute;width:1342;height:606;left:34195;top:5838;" coordsize="134200,60690" path="m81054,0c90847,0,99837,484,108028,1453c116218,2422,122627,3970,127257,6097c131886,8225,134200,11283,134200,15272c134200,17438,133492,22955,132078,31827c130664,40698,129823,49863,129558,59322c122786,59246,116551,59208,110848,59208c105413,59208,99042,59246,91737,59322c92908,54726,93853,49407,94572,43366c95157,38636,95744,33906,96330,29177c92944,30126,90361,30791,88579,31171c86797,31551,84792,31903,82564,32225c80337,32548,76416,33042,70803,33707c65189,34372,60691,34951,57305,35444c53919,35939,50867,36499,48150,37126c45432,37754,43137,38456,41266,39234c39396,40013,38036,40831,37191,41686c36344,42540,35921,43461,35921,44449c35921,46044,37012,47422,39192,48580c41373,49739,44111,50547,47404,51002c50698,51458,54571,51685,59022,51685c61871,51685,64874,51591,68035,51401c71195,51212,75446,50736,80787,49976c78918,52142,76737,55371,74244,59664c67923,60120,62894,60406,59155,60518c55416,60633,51945,60690,48740,60690c37524,60690,28310,60044,21099,58751c13888,57460,8569,55409,5141,52598c1715,49787,0,46956,2,44107c0,42473,668,40859,2004,39263c3340,37667,5300,36206,7883,34875c10466,33546,13806,32263,17905,31029c22002,29794,27926,28597,35676,27439c43425,26281,53669,25112,66406,23935c69792,23630,73309,23261,76962,22823c80613,22386,83531,21958,85714,21541c87895,21123,89789,20582,91392,19917c92995,19252,94174,18559,94933,17836c95690,17114,96068,16374,96068,15614c96068,14132,94933,12879,92662,11854c90390,10827,87450,10115,83842,9716c80233,9317,76247,9117,71881,9117c55667,9117,37761,10770,18161,14076c19407,11340,20187,9423,20498,8320c20809,7219,21365,5546,22167,3304c34273,2090,44957,1235,54215,741c63472,246,72419,0,81054,0x">
                  <v:stroke weight="0pt" endcap="flat" joinstyle="round" on="false" color="#000000" opacity="0"/>
                  <v:fill on="true" color="#5f497a"/>
                </v:shape>
                <v:shape id="Shape 248" style="position:absolute;width:1342;height:606;left:29400;top:5838;" coordsize="134200,60690" path="m81054,0c90846,0,99837,484,108028,1453c116216,2422,122626,3970,127255,6097c131884,8225,134200,11283,134200,15272c134200,17438,133492,22955,132077,31827c130663,40698,129822,49863,129556,59322c122785,59246,116549,59208,110848,59208c105411,59208,99041,59246,91736,59322c92907,54726,93853,49407,94572,43366c95157,38636,95743,33906,96328,29177c92942,30126,90359,30791,88577,31171c86795,31551,84790,31903,82562,32225c80335,32548,76414,33042,70802,33707c65189,34372,60689,34951,57303,35444c53918,35939,50866,36499,48148,37126c45430,37754,43135,38456,41265,39234c39394,40013,38035,40831,37189,41686c36344,42540,35919,43461,35919,44449c35919,46044,37010,47422,39191,48580c41373,49739,44109,50547,47404,51002c50697,51458,54569,51685,59020,51685c61869,51685,64874,51591,68034,51401c71195,51212,75445,50736,80786,49976c78917,52142,76736,55371,74243,59664c67923,60120,62893,60406,59154,60518c55415,60633,51944,60690,48738,60690c37522,60690,28308,60044,21098,58751c13887,57460,8568,55409,5141,52598c1713,49787,0,46956,0,44107c0,42473,668,40859,2004,39263c3340,37667,5300,36206,7883,34875c10466,33546,13806,32263,17903,31029c22001,29794,27925,28597,35674,27439c43424,26281,53668,25112,66404,23935c69790,23630,73309,23261,76960,22823c80613,22386,83530,21958,85712,21541c87895,21123,89788,20582,91390,19917c92993,19252,94174,18559,94931,17836c95689,17114,96068,16374,96068,15614c96068,14132,94931,12879,92660,11854c90388,10827,87450,10115,83841,9716c80232,9317,76246,9117,71879,9117c55666,9117,37759,10770,18160,14076c19407,11340,20185,9423,20496,8320c20809,7219,21365,5546,22166,3304c34273,2090,44955,1235,54214,741c63472,246,72418,0,81054,0x">
                  <v:stroke weight="0pt" endcap="flat" joinstyle="round" on="false" color="#000000" opacity="0"/>
                  <v:fill on="true" color="#5f497a"/>
                </v:shape>
                <v:shape id="Shape 249" style="position:absolute;width:2165;height:593;left:27031;top:5838;" coordsize="216588,59322" path="m86689,0c90693,0,94564,161,98302,484c102040,808,105444,1264,108514,1852c111585,2441,114210,3115,116391,3875c118571,4635,120418,5480,121930,6411c123443,7342,125089,8719,126869,10543c128828,9213,130631,8102,132277,7209c133923,6316,136127,5395,138886,4445c141644,3495,144716,2698,148099,2051c151481,1406,155285,902,159514,541c163741,181,168124,0,172663,0c180408,0,187706,541,194560,1625c201413,2707,206798,4416,210714,6753c214630,9089,216588,11987,216588,15443c216588,17267,216280,19945,215664,23478c215048,27012,214300,32776,213420,40773c212541,48771,212057,54953,211970,59322c205461,59246,199710,59208,194718,59208c188835,59208,181927,59246,173991,59322c174796,54421,175556,49293,176272,43936c176808,39586,177344,35237,177881,30886c178327,27581,178551,24789,178551,22509c178551,19797,177549,17743,175545,16348c173542,14953,171003,13960,167931,13368c164858,12777,161407,12481,157578,12481c153571,12481,149942,12805,146690,13453c143440,14102,140413,15151,137607,16602c134803,18052,132643,19741,131129,21669c129615,23597,128507,26299,127804,29776c127102,33251,126531,37819,126091,43480c125783,48761,125476,54042,125169,59322c117771,59246,111620,59208,106717,59208c101815,59208,95264,59246,87063,59322c87683,56397,88570,50413,89723,41372c90876,32329,91453,26233,91453,23078c91453,21407,91142,19993,90519,18835c89896,17675,88628,16573,86716,15529c84802,14484,82555,13715,79976,13221c77396,12727,74416,12481,71035,12481c64807,12481,59336,13354,54620,15102c49905,16849,46458,19185,44279,22111c42098,25036,40523,30725,39552,39177c38580,47630,38094,54345,38094,59322c29925,59246,23753,59208,19580,59208c14873,59208,8348,59246,0,59322c1246,52864,2559,43214,3940,30373c5319,17532,6009,7864,6009,1368c13571,1444,19712,1482,24429,1482c29855,1482,35734,1444,42063,1368c41720,4426,41377,7484,41034,10543c43881,8757,46485,7304,48842,6183c51200,5062,54249,4028,57987,3077c61726,2128,66109,1377,71137,827c76166,276,81350,0,86689,0x">
                  <v:stroke weight="0pt" endcap="flat" joinstyle="round" on="false" color="#000000" opacity="0"/>
                  <v:fill on="true" color="#5f497a"/>
                </v:shape>
                <v:shape id="Shape 250" style="position:absolute;width:1016;height:606;left:25756;top:5838;" coordsize="101617,60690" path="m59555,0c71216,0,84658,590,99882,1767c100459,5737,101038,9707,101617,13677c91290,11892,81365,10999,71840,10999c66676,10999,62159,11217,58286,11654c54413,12091,51632,12755,49940,13648c48248,14540,47403,15539,47403,16640c47403,17287,47671,17922,48204,18548c48738,19176,49673,19831,51008,20514c52344,21199,53880,21844,55616,22453c57352,23061,60979,24257,66498,26043c72018,27829,76848,29442,80987,30886c85125,32329,88530,33783,91201,35245c93872,36709,95919,38275,97344,39947c98768,41618,99480,43308,99480,45019c99480,47868,97433,50509,93338,52940c89243,55371,83057,57271,74778,58639c66498,60006,57240,60690,47003,60690c41661,60690,35162,60509,27507,60149c19851,59788,11661,59151,2937,58240c1958,54060,979,49882,0,45703c8723,47223,16112,48277,22165,48864c28219,49454,33783,49749,38857,49749c43932,49749,48204,49492,51676,48979c55148,48466,57729,47706,59420,46699c61112,45693,61958,44638,61958,43537c61958,43043,61846,42587,61624,42170c61402,41752,61001,41315,60423,40859c59844,40403,59175,39976,58420,39576c57663,39177,56616,38722,55282,38209c53946,37696,52032,37041,49540,36244c47136,35426,44733,34609,42329,33793c35386,31475,30089,29652,26439,28322c22789,26993,19718,25634,17225,24247c14732,22861,12841,21399,11550,19859c10259,18321,9614,16754,9614,15158c9614,12385,11595,9745,15556,7237c19517,4730,25282,2897,32848,1738c40415,579,49316,0,59555,0x">
                  <v:stroke weight="0pt" endcap="flat" joinstyle="round" on="false" color="#000000" opacity="0"/>
                  <v:fill on="true" color="#5f497a"/>
                </v:shape>
                <v:shape id="Shape 251" style="position:absolute;width:906;height:593;left:24044;top:5838;" coordsize="90668,59322" path="m78517,0c82078,0,85728,190,89467,571c89467,4104,89867,8586,90668,14019c85415,13410,80653,13107,76378,13107c71215,13107,66652,13439,62690,14104c58727,14769,55166,15777,52005,17124c48844,18473,46241,20135,44192,22111c42502,23706,41255,25776,40453,28322c39763,30297,39177,33678,38698,38465c38219,43252,37979,47963,37979,52598c37979,54383,38113,56624,38379,59322c31605,59246,25409,59208,19792,59208c14265,59208,7667,59246,0,59322c1289,50300,2577,41277,3866,32255c4222,27012,4577,21768,4933,16525c5111,13297,5200,10048,5200,6782c5200,6212,5111,4407,4933,1368c13213,1444,19312,1482,23231,1482c27773,1482,33782,1444,41261,1368c41039,4046,40817,6725,40593,9403c43976,7351,46870,5822,49274,4815c51676,3809,54370,2944,57352,2223c60334,1501,63650,950,67300,571c70950,190,74689,0,78517,0x">
                  <v:stroke weight="0pt" endcap="flat" joinstyle="round" on="false" color="#000000" opacity="0"/>
                  <v:fill on="true" color="#5f497a"/>
                </v:shape>
                <v:shape id="Shape 252" style="position:absolute;width:1342;height:606;left:22404;top:5838;" coordsize="134200,60690" path="m81054,0c90847,0,99837,484,108028,1453c116218,2422,122627,3970,127257,6097c131886,8225,134200,11283,134200,15272c134200,17438,133492,22955,132077,31827c130663,40698,129823,49863,129558,59322c122786,59246,116550,59208,110848,59208c105413,59208,99042,59246,91737,59322c92908,54726,93853,49407,94572,43366c95157,38636,95743,33906,96329,29177c92944,30126,90359,30791,88578,31171c86795,31551,84791,31903,82564,32225c80336,32548,76416,33042,70802,33707c65189,34372,60689,34951,57305,35444c53919,35939,50867,36499,48149,37126c45432,37754,43137,38456,41266,39234c39395,40013,38036,40831,37189,41686c36344,42540,35921,43461,35921,44449c35921,46044,37010,47422,39192,48580c41373,49739,44111,50547,47404,51002c50698,51458,54571,51685,59022,51685c61871,51685,64874,51591,68035,51401c71195,51212,75445,50736,80787,49976c78918,52142,76737,55371,74244,59664c67923,60120,62894,60406,59155,60518c55416,60633,51944,60690,48740,60690c37523,60690,28310,60044,21098,58751c13888,57460,8568,55409,5141,52598c1715,49787,0,46956,0,44107c0,42473,668,40859,2004,39263c3340,37667,5300,36206,7883,34875c10466,33546,13806,32263,17904,31029c22001,29794,27926,28597,35675,27439c43425,26281,53669,25112,66406,23935c69790,23630,73309,23261,76962,22823c80613,22386,83531,21958,85713,21541c87895,21123,89788,20582,91392,19917c92994,19252,94174,18559,94933,17836c95690,17114,96068,16374,96068,15614c96068,14132,94933,12879,92660,11854c90390,10827,87450,10115,83841,9716c80233,9317,76246,9117,71881,9117c55667,9117,37761,10770,18161,14076c19407,11340,20185,9423,20498,8320c20809,7219,21365,5546,22166,3304c34273,2090,44955,1235,54214,741c63472,246,72419,0,81054,0x">
                  <v:stroke weight="0pt" endcap="flat" joinstyle="round" on="false" color="#000000" opacity="0"/>
                  <v:fill on="true" color="#5f497a"/>
                </v:shape>
                <v:shape id="Shape 253" style="position:absolute;width:906;height:731;left:30950;top:5713;" coordsize="90668,73170" path="m57819,0c57180,5129,56816,9935,56724,14419c68039,14419,79353,14419,90668,14419c90045,19546,89733,23213,89733,25416c78383,25416,67032,25416,55681,25416c53809,40877,52873,49825,52873,52257c52873,54611,53473,56435,54675,57727c55877,59018,57813,59949,60485,60519c63156,61089,66006,61374,69032,61374c71258,61374,73596,61298,76044,61145c78492,60994,82789,60576,88932,59892c87864,61981,86172,65857,83858,71517c76380,72239,70505,72695,66232,72885c61958,73075,57953,73170,54214,73170c47626,73170,41728,72904,36521,72372c31313,71840,27018,70900,23635,69552c20253,68203,17960,66625,16759,64821c15556,63017,14955,61145,14955,59209c14955,58714,15000,58049,15089,57214c15178,56378,15533,53680,16156,49122c17177,41220,18198,33318,19219,25416c12812,25416,6406,25416,0,25416c443,23137,843,19470,1200,14419c7905,14419,14609,14419,21313,14419c21844,12215,22375,8472,22904,3191c28167,2755,33429,2318,38691,1881c41990,1615,48366,988,57819,0x">
                  <v:stroke weight="0pt" endcap="flat" joinstyle="round" on="false" color="#000000" opacity="0"/>
                  <v:fill on="true" color="#5f497a"/>
                </v:shape>
                <v:shape id="Shape 254" style="position:absolute;width:455;height:777;left:32782;top:5653;" coordsize="45533,77785" path="m7444,0c16767,77,23381,115,27289,115c31905,115,37987,77,45533,0c44604,6174,43673,12347,42742,18521c41679,28360,40616,38199,39552,48039c39110,55390,38667,62741,38223,70093c38179,72657,38134,75221,38090,77785c30188,77709,23973,77671,19444,77671c14294,77671,7813,77709,0,77785c885,72846,1772,67908,2658,62969c3678,53490,4697,44012,5716,34533c6204,26422,6692,18311,7179,10201c7356,5794,7444,2393,7444,0x">
                  <v:stroke weight="0pt" endcap="flat" joinstyle="round" on="false" color="#000000" opacity="0"/>
                  <v:fill on="true" color="#5f497a"/>
                </v:shape>
                <v:shape id="Shape 255" style="position:absolute;width:1476;height:777;left:20707;top:5653;" coordsize="147686,77785" path="m8233,0c16077,77,22583,115,27752,115c34526,115,40988,77,47137,0c46333,4521,45529,9041,44726,13563c44190,16905,43476,22281,42582,29689c45431,27867,47813,26499,49727,25587c51642,24675,53779,23830,56138,23051c58498,22272,60923,21617,63416,21085c65909,20553,68825,20078,72164,19660c75502,19242,79219,18920,83315,18691c87410,18463,91595,18349,95870,18349c103259,18349,110359,18710,117170,19432c123981,20154,129858,21369,134799,23078c139741,24789,143124,26792,144949,29091c146774,31390,147686,33793,147686,36299c147686,37934,147462,40479,147013,43936c145933,52236,144854,60537,143774,68838c143505,71423,143369,74405,143369,77785c136167,77709,129809,77671,124295,77671c118337,77671,111535,77709,103889,77785c105122,73302,106333,67186,107522,59436c108712,51685,109307,46178,109307,42910c109307,39908,108174,37563,105908,35873c103642,34182,100310,32929,95910,32111c91511,31294,86692,30886,81449,30886c74694,30886,68740,31400,63586,32424c58609,33413,54432,34895,51055,36870c48302,38503,45991,40839,44124,43879c42170,47070,40748,52009,39859,58695c39406,61924,38908,68288,38364,77785c31324,77709,25264,77671,20184,77671c15372,77671,8644,77709,0,77785c1062,71612,2125,65439,3186,59265c4249,50432,5311,41599,6374,32766c6994,21844,7613,10923,8233,0x">
                  <v:stroke weight="0pt" endcap="flat" joinstyle="round" on="false" color="#000000" opacity="0"/>
                  <v:fill on="true" color="#5f497a"/>
                </v:shape>
                <v:shape id="Shape 256" style="position:absolute;width:1167;height:777;left:19369;top:5653;" coordsize="116707,77785" path="m67834,0c75843,38,83851,77,91859,115c92838,115,100491,77,114817,0c94328,10268,73839,20538,53350,30805c49877,32647,46402,34487,42928,36329c45735,38040,48542,39750,51350,41461c52597,42183,61418,47125,77814,56286c90778,63453,103742,70619,116707,77785c108787,77747,100868,77709,92949,77671c88768,77671,80093,77709,66922,77785c64073,75884,61224,73984,58374,72083c56770,70980,53920,69175,49825,66665c37713,59290,25602,51915,13491,44539c8994,41897,4497,39256,0,36613c10104,31317,20208,26022,30312,20727c39525,15735,48739,10744,57953,5751c59911,4650,63205,2733,67834,0x">
                  <v:stroke weight="0pt" endcap="flat" joinstyle="round" on="false" color="#000000" opacity="0"/>
                  <v:fill on="true" color="#5f497a"/>
                </v:shape>
                <v:shape id="Shape 257" style="position:absolute;width:506;height:777;left:18884;top:5653;" coordsize="50608,77785" path="m8236,0c19285,77,26548,115,30024,115c32342,115,39204,77,50608,0c49214,10258,47818,20514,46424,30773c45208,43062,43994,55352,42779,67642c42644,71023,42508,74405,42374,77785c35489,77747,28604,77709,21720,77671c19233,77671,11993,77709,0,77785c1505,70339,2612,63919,3322,58524c4383,50812,5578,39908,6906,25814c7793,16165,8236,9327,8236,5300c8236,3533,8236,1767,8236,0x">
                  <v:stroke weight="0pt" endcap="flat" joinstyle="round" on="false" color="#000000" opacity="0"/>
                  <v:fill on="true" color="#5f497a"/>
                </v:shape>
                <v:shape id="Shape 258" style="position:absolute;width:396;height:108;left:32109;top:5644;" coordsize="39660,10826" path="m534,0c8636,76,15223,114,20297,114c27241,114,33694,76,39660,0c39391,950,39213,2032,39125,3249c38903,5775,38680,8301,38458,10826c31691,10752,25461,10713,19764,10713c14065,10713,7478,10752,0,10826c357,6914,534,3913,534,1824c534,1215,534,608,534,0x">
                  <v:stroke weight="0pt" endcap="flat" joinstyle="round" on="false" color="#000000" opacity="0"/>
                  <v:fill on="true" color="#5f497a"/>
                </v:shape>
                <v:shape id="Shape 259" style="position:absolute;width:396;height:108;left:25148;top:5644;" coordsize="39660,10826" path="m535,0c8636,76,15223,114,20297,114c27241,114,33696,76,39660,0c39393,950,39214,2032,39125,3249c38903,5775,38681,8301,38458,10826c31691,10752,25461,10713,19764,10713c14065,10713,7478,10752,0,10826c357,6914,535,3913,535,1824c535,1215,535,608,535,0x">
                  <v:stroke weight="0pt" endcap="flat" joinstyle="round" on="false" color="#000000" opacity="0"/>
                  <v:fill on="true" color="#5f497a"/>
                </v:shape>
                <v:shape id="Shape 260" style="position:absolute;width:925;height:579;left:33207;top:5852;" coordsize="92537,57954" path="m47729,0c56975,76,63731,114,67999,114c73866,114,81289,76,90267,0c75599,7172,60930,14344,46262,21517c43632,22883,41002,24249,38372,25615c44880,30026,62935,40806,92537,57954c84516,57878,77652,57840,71947,57840c66242,57840,59156,57878,50688,57954c45516,54342,41303,51443,38049,49256c34795,47070,31786,45159,29022,43524c21443,38905,13865,34285,6286,29665c5662,29285,3566,27897,0,25501c9072,20796,18143,16090,27215,11385c29539,10170,32311,8671,35529,6888c38746,5104,42814,2808,47729,0x">
                  <v:stroke weight="0.75pt" endcap="flat" joinstyle="round" on="true" color="#002060"/>
                  <v:fill on="false" color="#000000" opacity="0"/>
                </v:shape>
                <v:shape id="Shape 261" style="position:absolute;width:455;height:579;left:32036;top:5852;" coordsize="45534,57954" path="m6648,0c15319,76,21822,114,26158,114c30138,114,36597,76,45534,0c44331,6610,43364,12917,42633,18919c41902,24922,41365,31798,41022,39548c40678,47298,40506,53433,40506,57954c32395,57878,25889,57840,20987,57840c16354,57840,9359,57878,0,57954c1356,52256,2306,47488,2848,43651c3754,37573,4545,30563,5224,22623c5902,14683,6376,7142,6648,0x">
                  <v:stroke weight="0.75pt" endcap="flat" joinstyle="round" on="true" color="#002060"/>
                  <v:fill on="false" color="#000000" opacity="0"/>
                </v:shape>
                <v:shape id="Shape 262" style="position:absolute;width:455;height:579;left:25075;top:5852;" coordsize="45534,57954" path="m6647,0c15318,76,21822,114,26157,114c30138,114,36597,76,45534,0c44331,6610,43364,12917,42633,18919c41902,24922,41365,31798,41022,39548c40677,47298,40506,53433,40506,57954c32395,57878,25889,57840,20987,57840c16354,57840,9358,57878,0,57954c1356,52256,2305,47488,2848,43651c3754,37573,4545,30563,5223,22623c5901,14683,6376,7142,6647,0x">
                  <v:stroke weight="0.75pt" endcap="flat" joinstyle="round" on="true" color="#002060"/>
                  <v:fill on="false" color="#000000" opacity="0"/>
                </v:shape>
                <v:shape id="Shape 263" style="position:absolute;width:1341;height:606;left:34195;top:5838;" coordsize="134199,60690" path="m81054,0c90846,0,99837,484,108027,1453c116217,2422,122627,3970,127256,6097c131885,8225,134199,11283,134199,15272c134199,17438,133492,22956,132078,31826c130663,40697,129823,49862,129557,59322c122786,59246,116549,59208,110848,59208c105412,59208,99042,59246,91736,59322c92907,54725,93853,49406,94572,43366c95157,38636,95743,33906,96329,29177c92943,30126,90360,30791,88578,31171c86796,31551,84791,31902,82564,32225c80336,32548,76415,33042,70802,33707c65189,34372,60690,34951,57304,35445c53918,35939,50866,36499,48149,37126c45431,37753,43137,38456,41265,39235c39395,40013,38036,40830,37190,41685c36344,42540,35920,43461,35920,44449c35920,46044,37011,47421,39192,48580c41373,49739,44110,50546,47404,51002c50697,51458,54570,51686,59021,51686c61869,51686,64874,51591,68034,51401c71194,51211,75445,50736,80787,49976c78917,52142,76736,55371,74244,59664c67923,60120,62893,60405,59155,60519c55416,60633,51944,60690,48739,60690c37522,60690,28309,60044,21098,58752c13887,57460,8568,55409,5141,52598c1713,49786,0,46956,0,44107c0,42473,668,40859,2004,39263c3340,37667,5300,36205,7882,34875c10466,33546,13806,32263,17904,31029c22001,29794,27925,28597,35675,27439c43425,26280,53668,25112,66405,23934c69791,23630,73309,23260,76961,22823c80613,22386,83530,21958,85713,21541c87895,21123,89788,20581,91391,19917c92994,19252,94174,18558,94932,17837c95689,17115,96067,16374,96068,15614c96067,14132,94932,12879,92661,11853c90389,10827,87449,10115,83841,9716c80233,9317,76246,9118,71879,9118c55667,9118,37760,10770,18161,14075c19407,11340,20185,9422,20497,8320c20808,7218,21365,5547,22166,3305c34273,2090,44956,1235,54214,741c63472,247,72419,0,81054,0x">
                  <v:stroke weight="0.75pt" endcap="flat" joinstyle="round" on="true" color="#002060"/>
                  <v:fill on="false" color="#000000" opacity="0"/>
                </v:shape>
                <v:shape id="Shape 264" style="position:absolute;width:1342;height:606;left:29400;top:5838;" coordsize="134200,60690" path="m81054,0c90846,0,99837,484,108027,1453c116217,2422,122627,3970,127256,6097c131885,8225,134200,11283,134200,15272c134200,17438,133492,22956,132078,31826c130663,40697,129823,49862,129557,59322c122786,59246,116550,59208,110848,59208c105412,59208,99042,59246,91736,59322c92908,54725,93853,49406,94572,43366c95157,38636,95743,33906,96329,29177c92943,30126,90360,30791,88578,31171c86796,31551,84791,31902,82563,32225c80336,32548,76415,33042,70802,33707c65189,34372,60689,34951,57304,35445c53918,35939,50867,36499,48149,37126c45431,37753,43136,38456,41266,39235c39395,40013,38036,40830,37190,41685c36344,42540,35920,43461,35920,44449c35920,46044,37011,47421,39192,48580c41373,49739,44110,50546,47404,51002c50698,51458,54570,51686,59021,51686c61870,51686,64874,51591,68035,51401c71194,51211,75445,50736,80787,49976c78917,52142,76736,55371,74244,59664c67923,60120,62894,60405,59155,60519c55416,60633,51944,60690,48739,60690c37523,60690,28309,60044,21098,58752c13888,57460,8568,55409,5141,52598c1714,49786,0,46956,0,44107c0,42473,668,40859,2004,39263c3340,37667,5300,36205,7883,34875c10466,33546,13807,32263,17904,31029c22002,29794,27925,28597,35675,27439c43425,26280,53668,25112,66405,23934c69791,23630,73309,23260,76962,22823c80613,22386,83531,21958,85713,21541c87895,21123,89788,20581,91391,19917c92994,19252,94174,18558,94932,17837c95689,17115,96068,16374,96068,15614c96068,14132,94932,12879,92661,11853c90389,10827,87449,10115,83841,9716c80233,9317,76246,9118,71880,9118c55667,9118,37760,10770,18161,14075c19407,11340,20186,9422,20497,8320c20809,7218,21365,5547,22166,3305c34273,2090,44956,1235,54214,741c63472,247,72419,0,81054,0x">
                  <v:stroke weight="0.75pt" endcap="flat" joinstyle="round" on="true" color="#002060"/>
                  <v:fill on="false" color="#000000" opacity="0"/>
                </v:shape>
                <v:shape id="Shape 265" style="position:absolute;width:2165;height:593;left:27031;top:5838;" coordsize="216588,59322" path="m86689,0c90693,0,94564,162,98302,484c102040,807,105444,1263,108514,1852c111585,2441,114210,3115,116391,3875c118571,4635,120417,5480,121930,6411c123442,7342,125089,8719,126869,10542c128828,9213,130630,8102,132277,7209c133922,6316,136125,5395,138885,4445c141645,3495,144716,2697,148098,2052c151480,1406,155285,902,159513,541c163741,181,168124,0,172662,0c180407,0,187706,541,194559,1624c201413,2707,206798,4416,210714,6753c214630,9089,216588,11986,216588,15443c216588,17267,216280,19945,215664,23478c215048,27011,214300,32776,213420,40773c212540,48770,212056,54953,211969,59322c205460,59246,199710,59208,194718,59208c188835,59208,181926,59246,173992,59322c174796,54421,175556,49292,176272,43936c176808,39586,177345,35236,177881,30886c178327,27581,178550,24789,178551,22509c178550,19797,177549,17743,175545,16348c173541,14954,171003,13960,167930,13368c164858,12776,161407,12480,157578,12480c153570,12480,149941,12804,146690,13453c143440,14102,140412,15151,137607,16602c134802,18052,132643,19742,131129,21669c129615,23597,128507,26299,127804,29775c127102,33251,126531,37819,126091,43480c125784,48761,125476,54041,125169,59322c117771,59246,111620,59208,106717,59208c101815,59208,95264,59246,87063,59322c87683,56397,88569,50413,89723,41372c90875,32330,91452,26232,91452,23079c91452,21408,91141,19992,90519,18834c89896,17675,88628,16573,86715,15529c84802,14484,82555,13715,79976,13221c77396,12727,74416,12480,71034,12480c64807,12480,59336,13354,54621,15101c49905,16849,46458,19185,44278,22110c42099,25036,40523,30725,39551,39178c38580,47630,38094,54345,38094,59322c29925,59246,23753,59208,19579,59208c14873,59208,8347,59246,0,59322c1246,52864,2559,43214,3939,30373c5319,17533,6009,7864,6009,1368c13572,1444,19711,1482,24428,1482c29856,1482,35733,1444,42062,1368c41720,4426,41377,7484,41034,10542c43881,8757,46484,7304,48842,6183c51200,5062,54249,4027,57987,3077c61725,2127,66109,1377,71137,826c76165,275,81349,0,86689,0x">
                  <v:stroke weight="0.75pt" endcap="flat" joinstyle="round" on="true" color="#002060"/>
                  <v:fill on="false" color="#000000" opacity="0"/>
                </v:shape>
                <v:shape id="Shape 266" style="position:absolute;width:1016;height:606;left:25756;top:5838;" coordsize="101617,60690" path="m59555,0c71217,0,84659,589,99882,1767c100460,5737,101039,9707,101617,13677c91291,11891,81365,10998,71840,10998c66677,10998,62159,11217,58286,11654c54414,12090,51632,12755,49941,13648c48249,14541,47404,15538,47404,16640c47404,17286,47671,17922,48205,18549c48739,19176,49673,19831,51009,20515c52344,21199,53880,21845,55616,22452c57352,23060,60980,24257,66499,26042c72018,27828,76847,29442,80987,30886c85126,32330,88531,33783,91202,35246c93873,36708,95920,38275,97344,39947c98769,41618,99481,43309,99481,45019c99481,47868,97434,50508,93338,52940c89244,55371,83057,57270,74777,58638c66499,60006,57240,60690,47003,60690c41662,60690,35163,60509,27508,60148c19852,59787,11662,59151,2937,58239c1958,54060,979,49881,0,45702c8724,47222,16113,48276,22166,48865c28220,49454,33783,49748,38858,49748c43932,49748,48205,49492,51677,48979c55148,48466,57730,47706,59422,46700c61113,45693,61959,44639,61959,43537c61959,43043,61847,42587,61625,42169c61402,41751,61001,41315,60423,40859c59844,40403,59177,39975,58420,39576c57663,39178,56617,38722,55282,38209c53947,37696,52033,37041,49540,36243c47137,35426,44733,34609,42329,33792c35386,31475,30089,29651,26439,28322c22789,26992,19718,25634,17225,24247c14733,22861,12841,21398,11550,19859c10259,18321,9614,16754,9614,15158c9614,12385,11595,9745,15556,7237c19518,4730,25282,2897,32849,1738c40415,579,49318,0,59555,0x">
                  <v:stroke weight="0.75pt" endcap="flat" joinstyle="round" on="true" color="#002060"/>
                  <v:fill on="false" color="#000000" opacity="0"/>
                </v:shape>
                <v:shape id="Shape 267" style="position:absolute;width:906;height:593;left:24044;top:5838;" coordsize="90668,59322" path="m78517,0c82078,0,85727,190,89466,570c89466,4103,89867,8586,90668,14018c85416,13411,80652,13107,76378,13107c71215,13107,66652,13439,62690,14104c58728,14769,55166,15775,52005,17124c48844,18473,46240,20135,44193,22110c42501,23706,41255,25776,40454,28322c39762,30297,39177,33678,38698,38465c38219,43252,37979,47963,37979,52598c37979,54383,38113,56625,38380,59322c31605,59246,25409,59208,19792,59208c14264,59208,7667,59246,0,59322c1289,50299,2577,41277,3866,32254c4221,27011,4577,21769,4932,16526c5110,13297,5199,10049,5199,6781c5199,6211,5110,4407,4932,1368c13213,1444,19312,1482,23230,1482c27772,1482,33782,1444,41261,1368c41039,4046,40816,6724,40594,9403c43976,7351,46870,5822,49273,4815c51677,3809,54370,2944,57352,2222c60334,1501,63650,950,67300,570c70950,190,74688,0,78517,0x">
                  <v:stroke weight="0.75pt" endcap="flat" joinstyle="round" on="true" color="#002060"/>
                  <v:fill on="false" color="#000000" opacity="0"/>
                </v:shape>
                <v:shape id="Shape 268" style="position:absolute;width:1342;height:606;left:22404;top:5838;" coordsize="134200,60690" path="m81054,0c90846,0,99837,484,108028,1453c116217,2422,122627,3970,127256,6097c131885,8225,134200,11283,134200,15272c134200,17438,133492,22956,132078,31826c130663,40697,129823,49862,129557,59322c122786,59246,116549,59208,110848,59208c105412,59208,99042,59246,91736,59322c92908,54725,93852,49406,94572,43366c95157,38636,95743,33906,96329,29177c92943,30126,90359,30791,88578,31171c86795,31551,84791,31902,82564,32225c80336,32548,76415,33042,70802,33707c65189,34372,60690,34951,57304,35445c53918,35939,50867,36499,48149,37126c45431,37753,43136,38456,41266,39235c39395,40013,38036,40830,37190,41685c36343,42540,35920,43461,35920,44449c35920,46044,37011,47421,39191,48580c41373,49739,44110,50546,47404,51002c50698,51458,54570,51686,59021,51686c61870,51686,64874,51591,68035,51401c71194,51211,75445,50736,80787,49976c78917,52142,76736,55371,74244,59664c67923,60120,62893,60405,59155,60519c55416,60633,51944,60690,48739,60690c37523,60690,28309,60044,21098,58752c13888,57460,8568,55409,5141,52598c1714,49786,0,46956,0,44107c0,42473,668,40859,2004,39263c3340,37667,5300,36205,7883,34875c10466,33546,13806,32263,17904,31029c22001,29794,27925,28597,35675,27439c43424,26280,53668,25112,66405,23934c69790,23630,73309,23260,76961,22823c80613,22386,83531,21958,85713,21541c87895,21123,89788,20581,91391,19917c92994,19252,94174,18558,94932,17837c95689,17115,96068,16374,96068,15614c96068,14132,94932,12879,92661,11853c90389,10827,87449,10115,83841,9716c80233,9317,76246,9118,71880,9118c55667,9118,37760,10770,18161,14075c19407,11340,20186,9422,20497,8320c20809,7218,21365,5547,22166,3305c34273,2090,44956,1235,54214,741c63472,247,72419,0,81054,0x">
                  <v:stroke weight="0.75pt" endcap="flat" joinstyle="round" on="true" color="#002060"/>
                  <v:fill on="false" color="#000000" opacity="0"/>
                </v:shape>
                <v:shape id="Shape 269" style="position:absolute;width:906;height:731;left:30950;top:5713;" coordsize="90669,73169" path="m57819,0c57181,5129,56816,9934,56724,14417c68039,14417,79353,14417,90669,14417c90045,19546,89734,23212,89734,25416c78383,25416,67032,25416,55681,25416c53808,40878,52873,49824,52873,52256c52873,54611,53473,56435,54675,57726c55877,59018,57814,59949,60485,60519c63156,61088,66005,61373,69032,61373c71258,61373,73596,61297,76044,61145c78492,60993,82788,60576,88932,59892c87864,61981,86173,65856,83858,71517c76380,72239,70505,72695,66232,72884c61959,73074,57953,73169,54214,73169c47627,73169,41729,72903,36521,72372c31314,71840,27018,70899,23635,69551c20252,68202,17960,66626,16758,64821c15556,63016,14956,61145,14956,59208c14956,58714,15000,58049,15089,57213c15179,56378,15534,53680,16156,49122c17176,41219,18197,33318,19218,25416c12812,25416,6407,25416,0,25416c444,23136,844,19470,1200,14417c7904,14417,14609,14417,21313,14417c21844,12214,22375,8472,22905,3191c28167,2754,33429,2317,38691,1881c41990,1615,48366,988,57819,0x">
                  <v:stroke weight="0.75pt" endcap="flat" joinstyle="round" on="true" color="#002060"/>
                  <v:fill on="false" color="#000000" opacity="0"/>
                </v:shape>
                <v:shape id="Shape 270" style="position:absolute;width:455;height:777;left:32782;top:5653;" coordsize="45534,77785" path="m7445,0c16766,76,23382,114,27289,114c31905,114,37987,76,45534,0c44604,6173,43673,12347,42743,18520c41680,28360,40616,38199,39553,48039c39110,55390,38667,62741,38224,70092c38179,72657,38135,75221,38090,77785c30188,77709,23973,77671,19444,77671c14294,77671,7813,77709,0,77785c886,72847,1772,67908,2658,62969c3678,53490,4697,44012,5717,34533c6204,26422,6692,18311,7179,10200c7356,5794,7445,2393,7445,0x">
                  <v:stroke weight="0.75pt" endcap="flat" joinstyle="round" on="true" color="#002060"/>
                  <v:fill on="false" color="#000000" opacity="0"/>
                </v:shape>
                <v:shape id="Shape 271" style="position:absolute;width:1476;height:777;left:20707;top:5653;" coordsize="147686,77785" path="m8233,0c16077,76,22583,114,27752,114c34526,114,40987,76,47137,0c46333,4521,45529,9042,44725,13563c44189,16906,43475,22281,42582,29689c45431,27866,47813,26498,49727,25587c51642,24675,53779,23829,56138,23051c58496,22272,60923,21617,63416,21085c65909,20553,68825,20078,72163,19660c75502,19242,79219,18919,83314,18691c87410,18463,91595,18349,95870,18349c103258,18349,110358,18710,117170,19432c123982,20154,129858,21370,134800,23079c139740,24789,143124,26793,144949,29091c146774,31390,147686,33792,147686,36300c147686,37933,147462,40479,147012,43936c145933,52237,144854,60538,143774,68839c143504,71422,143369,74404,143369,77785c136167,77709,129809,77671,124295,77671c118338,77671,111535,77709,103888,77785c105121,73302,106333,67186,107522,59436c108712,51686,109306,46177,109306,42910c109306,39909,108173,37563,105907,35872c103641,34182,100309,32928,95910,32111c91511,31295,86690,30886,81448,30886c74694,30886,68740,31399,63586,32425c58610,33412,54432,34894,51055,36870c48301,38503,45991,40840,44124,43879c42170,47070,40748,52009,39859,58695c39406,61924,38907,68288,38364,77785c31324,77709,25264,77671,20184,77671c15372,77671,8644,77709,0,77785c1062,71612,2124,65438,3186,59265c4249,50432,5311,41599,6374,32767c6994,21845,7613,10922,8233,0x">
                  <v:stroke weight="0.75pt" endcap="flat" joinstyle="round" on="true" color="#002060"/>
                  <v:fill on="false" color="#000000" opacity="0"/>
                </v:shape>
                <v:shape id="Shape 272" style="position:absolute;width:1167;height:777;left:19369;top:5653;" coordsize="116707,77785" path="m67834,0c75843,38,83851,76,91860,114c92839,114,100491,76,114816,0c94328,10268,73839,20537,53350,30805c49876,32646,46402,34487,42928,36328c45735,38039,48542,39750,51349,41461c52597,42183,61418,47125,77813,56287c90778,63453,103742,70619,116707,77785c108787,77747,100868,77709,92949,77671c88767,77671,80092,77709,66922,77785c64073,75885,61224,73984,58374,72083c56771,70980,53920,69174,49824,66665c37713,59290,25602,51915,13491,44540c8994,41897,4497,39255,0,36613c10104,31318,20208,26022,30312,20727c39525,15735,48739,10743,57953,5751c59911,4650,63205,2733,67834,0x">
                  <v:stroke weight="0.75pt" endcap="flat" joinstyle="round" on="true" color="#002060"/>
                  <v:fill on="false" color="#000000" opacity="0"/>
                </v:shape>
                <v:shape id="Shape 273" style="position:absolute;width:506;height:777;left:18884;top:5653;" coordsize="50609,77785" path="m8235,0c19285,76,26548,114,30024,114c32341,114,39203,76,50609,0c49213,10257,47818,20515,46423,30772c45208,43062,43993,55352,42778,67642c42643,71023,42508,74404,42373,77785c35489,77747,28604,77709,21720,77671c19233,77671,11993,77709,0,77785c1505,70339,2612,63919,3322,58524c4383,50812,5578,39909,6906,25815c7792,16165,8235,9327,8235,5300c8235,3533,8235,1767,8235,0x">
                  <v:stroke weight="0.75pt" endcap="flat" joinstyle="round" on="true" color="#002060"/>
                  <v:fill on="false" color="#000000" opacity="0"/>
                </v:shape>
                <v:shape id="Shape 274" style="position:absolute;width:396;height:108;left:32109;top:5644;" coordsize="39659,10827" path="m534,0c8635,76,15223,114,20297,114c27241,114,33694,76,39659,0c39392,950,39213,2033,39125,3248c38902,5775,38680,8301,38457,10827c31691,10751,25460,10713,19763,10713c14065,10713,7478,10751,0,10827c356,6914,534,3913,534,1824c534,1216,534,608,534,0x">
                  <v:stroke weight="0.75pt" endcap="flat" joinstyle="round" on="true" color="#002060"/>
                  <v:fill on="false" color="#000000" opacity="0"/>
                </v:shape>
                <v:shape id="Shape 275" style="position:absolute;width:396;height:108;left:25148;top:5644;" coordsize="39659,10827" path="m534,0c8635,76,15223,114,20296,114c27240,114,33694,76,39659,0c39392,950,39214,2033,39125,3248c38902,5775,38679,8301,38457,10827c31691,10751,25460,10713,19763,10713c14065,10713,7478,10751,0,10827c356,6914,534,3913,534,1824c534,1216,534,608,534,0x">
                  <v:stroke weight="0.75pt" endcap="flat" joinstyle="round" on="true" color="#002060"/>
                  <v:fill on="false" color="#000000" opacity="0"/>
                </v:shape>
              </v:group>
            </w:pict>
          </mc:Fallback>
        </mc:AlternateContent>
      </w:r>
      <w:r>
        <w:rPr>
          <w:rFonts w:ascii="Cambria" w:eastAsia="Cambria" w:hAnsi="Cambria" w:cs="Cambria"/>
          <w:sz w:val="28"/>
        </w:rPr>
        <w:tab/>
      </w:r>
      <w:r>
        <w:rPr>
          <w:rFonts w:ascii="Calibri" w:eastAsia="Calibri" w:hAnsi="Calibri" w:cs="Calibri"/>
          <w:sz w:val="17"/>
        </w:rPr>
        <w:t xml:space="preserve">Vol </w:t>
      </w:r>
      <w:r>
        <w:rPr>
          <w:rFonts w:ascii="Calibri" w:eastAsia="Calibri" w:hAnsi="Calibri" w:cs="Calibri"/>
          <w:i/>
          <w:sz w:val="17"/>
        </w:rPr>
        <w:t xml:space="preserve">Available at: </w:t>
      </w:r>
      <w:r>
        <w:rPr>
          <w:rFonts w:ascii="Calibri" w:eastAsia="Calibri" w:hAnsi="Calibri" w:cs="Calibri"/>
          <w:sz w:val="17"/>
        </w:rPr>
        <w:t xml:space="preserve">4, No </w:t>
      </w:r>
      <w:r>
        <w:rPr>
          <w:rFonts w:ascii="Calibri" w:eastAsia="Calibri" w:hAnsi="Calibri" w:cs="Calibri"/>
          <w:i/>
          <w:sz w:val="17"/>
        </w:rPr>
        <w:t>http://ojs.sttrealbatam.ac.id/index.php/diegesis</w:t>
      </w:r>
      <w:r>
        <w:rPr>
          <w:rFonts w:ascii="Calibri" w:eastAsia="Calibri" w:hAnsi="Calibri" w:cs="Calibri"/>
          <w:sz w:val="17"/>
        </w:rPr>
        <w:t xml:space="preserve">2, Desember 2021 (52-62)                                                                         </w:t>
      </w:r>
      <w:r>
        <w:rPr>
          <w:rFonts w:ascii="Calibri" w:eastAsia="Calibri" w:hAnsi="Calibri" w:cs="Calibri"/>
          <w:sz w:val="17"/>
        </w:rPr>
        <w:tab/>
        <w:t xml:space="preserve"> </w:t>
      </w:r>
      <w:r>
        <w:rPr>
          <w:rFonts w:ascii="Calibri" w:eastAsia="Calibri" w:hAnsi="Calibri" w:cs="Calibri"/>
          <w:sz w:val="17"/>
        </w:rPr>
        <w:tab/>
        <w:t xml:space="preserve">  ep--ISSN: 2685ISSN: 2685--34853515  </w:t>
      </w:r>
    </w:p>
    <w:p w14:paraId="2491D9BC" w14:textId="77777777" w:rsidR="00F634CD" w:rsidRDefault="000D30B1">
      <w:pPr>
        <w:spacing w:after="0" w:line="259" w:lineRule="auto"/>
        <w:ind w:right="40" w:firstLine="0"/>
        <w:jc w:val="center"/>
      </w:pPr>
      <w:r>
        <w:rPr>
          <w:b/>
        </w:rPr>
        <w:t xml:space="preserve"> </w:t>
      </w:r>
    </w:p>
    <w:p w14:paraId="544A47A6" w14:textId="3E885ACD" w:rsidR="00445C13" w:rsidRPr="00445C13" w:rsidRDefault="00445C13" w:rsidP="00445C13">
      <w:pPr>
        <w:spacing w:after="0" w:line="259" w:lineRule="auto"/>
        <w:ind w:right="100" w:firstLine="0"/>
        <w:jc w:val="center"/>
        <w:rPr>
          <w:rFonts w:ascii="Book Antiqua" w:eastAsia="Book Antiqua" w:hAnsi="Book Antiqua" w:cs="Book Antiqua"/>
          <w:sz w:val="26"/>
        </w:rPr>
      </w:pPr>
      <w:r w:rsidRPr="00445C13">
        <w:rPr>
          <w:rFonts w:ascii="Book Antiqua" w:eastAsia="Book Antiqua" w:hAnsi="Book Antiqua" w:cs="Book Antiqua"/>
          <w:sz w:val="26"/>
        </w:rPr>
        <w:t xml:space="preserve">Kemampuan Memilih Kesempatan Yang Paling Berharga Dalam Mencapai </w:t>
      </w:r>
      <w:r w:rsidRPr="00445C13">
        <w:rPr>
          <w:rFonts w:ascii="Book Antiqua" w:eastAsia="Book Antiqua" w:hAnsi="Book Antiqua" w:cs="Book Antiqua"/>
          <w:i/>
          <w:iCs/>
          <w:sz w:val="26"/>
        </w:rPr>
        <w:t>Theosis</w:t>
      </w:r>
      <w:r w:rsidRPr="00445C13">
        <w:rPr>
          <w:rFonts w:ascii="Book Antiqua" w:eastAsia="Book Antiqua" w:hAnsi="Book Antiqua" w:cs="Book Antiqua"/>
          <w:sz w:val="26"/>
        </w:rPr>
        <w:t xml:space="preserve"> Menurut Injil Matius 13:45-46. </w:t>
      </w:r>
    </w:p>
    <w:p w14:paraId="34952F80" w14:textId="77777777" w:rsidR="00445C13" w:rsidRDefault="00445C13">
      <w:pPr>
        <w:spacing w:after="0" w:line="259" w:lineRule="auto"/>
        <w:ind w:right="100" w:firstLine="0"/>
        <w:jc w:val="center"/>
        <w:rPr>
          <w:rFonts w:ascii="Book Antiqua" w:eastAsia="Book Antiqua" w:hAnsi="Book Antiqua" w:cs="Book Antiqua"/>
          <w:sz w:val="22"/>
        </w:rPr>
      </w:pPr>
    </w:p>
    <w:p w14:paraId="1657F4C8" w14:textId="1460C9EF" w:rsidR="00F634CD" w:rsidRDefault="00445C13">
      <w:pPr>
        <w:spacing w:after="0" w:line="259" w:lineRule="auto"/>
        <w:ind w:right="100" w:firstLine="0"/>
        <w:jc w:val="center"/>
      </w:pPr>
      <w:r>
        <w:rPr>
          <w:rFonts w:ascii="Book Antiqua" w:eastAsia="Book Antiqua" w:hAnsi="Book Antiqua" w:cs="Book Antiqua"/>
          <w:sz w:val="22"/>
        </w:rPr>
        <w:t>Yolin ilo dan Hendi Wijaya</w:t>
      </w:r>
    </w:p>
    <w:p w14:paraId="47564C9C" w14:textId="76D2C118" w:rsidR="00F634CD" w:rsidRPr="00445C13" w:rsidRDefault="00445C13">
      <w:pPr>
        <w:spacing w:after="19" w:line="235" w:lineRule="auto"/>
        <w:ind w:left="3298" w:right="580" w:hanging="853"/>
        <w:jc w:val="left"/>
        <w:rPr>
          <w:i/>
          <w:iCs/>
        </w:rPr>
      </w:pPr>
      <w:r>
        <w:rPr>
          <w:rFonts w:ascii="Book Antiqua" w:eastAsia="Book Antiqua" w:hAnsi="Book Antiqua" w:cs="Book Antiqua"/>
          <w:sz w:val="22"/>
        </w:rPr>
        <w:t xml:space="preserve">Sekolah Tinggi Teologi Soteria Purwokerto </w:t>
      </w:r>
      <w:r>
        <w:rPr>
          <w:rFonts w:ascii="Book Antiqua" w:eastAsia="Book Antiqua" w:hAnsi="Book Antiqua" w:cs="Book Antiqua"/>
          <w:i/>
          <w:iCs/>
          <w:sz w:val="22"/>
        </w:rPr>
        <w:t>Yoliniloo24@gmail.com</w:t>
      </w:r>
    </w:p>
    <w:p w14:paraId="54C5E01A" w14:textId="77777777" w:rsidR="00F634CD" w:rsidRDefault="000D30B1">
      <w:pPr>
        <w:spacing w:after="0" w:line="259" w:lineRule="auto"/>
        <w:ind w:right="0" w:firstLine="0"/>
        <w:jc w:val="left"/>
      </w:pPr>
      <w:r>
        <w:rPr>
          <w:b/>
        </w:rPr>
        <w:t xml:space="preserve">  </w:t>
      </w:r>
    </w:p>
    <w:p w14:paraId="463320B5" w14:textId="77777777" w:rsidR="00F634CD" w:rsidRDefault="000D30B1">
      <w:pPr>
        <w:spacing w:after="42" w:line="259" w:lineRule="auto"/>
        <w:ind w:right="0" w:firstLine="0"/>
        <w:jc w:val="left"/>
      </w:pPr>
      <w:r>
        <w:rPr>
          <w:b/>
          <w:sz w:val="16"/>
        </w:rPr>
        <w:t xml:space="preserve"> </w:t>
      </w:r>
    </w:p>
    <w:p w14:paraId="327AA2BC" w14:textId="77777777" w:rsidR="00F634CD" w:rsidRDefault="000D30B1">
      <w:pPr>
        <w:pStyle w:val="Heading1"/>
      </w:pPr>
      <w:r>
        <w:t xml:space="preserve">Abstract </w:t>
      </w:r>
    </w:p>
    <w:p w14:paraId="25C1DE1D" w14:textId="0C0D7318" w:rsidR="00F634CD" w:rsidRDefault="00445C13">
      <w:pPr>
        <w:spacing w:after="0" w:line="248" w:lineRule="auto"/>
        <w:ind w:left="-5" w:right="82" w:hanging="10"/>
      </w:pPr>
      <w:r w:rsidRPr="00445C13">
        <w:rPr>
          <w:i/>
          <w:sz w:val="22"/>
        </w:rPr>
        <w:t>This article is the result of research on an attempt to seize a valuable opportunity according to the Gospel of Matthew 13:45-46 to become like Christ in eternity (Kingdom of Heaven). The method used is the exegesis method. The results show that effort or ability to choose the most valuable opportunity is the key to union with God in eternity</w:t>
      </w:r>
      <w:r>
        <w:rPr>
          <w:i/>
          <w:sz w:val="22"/>
        </w:rPr>
        <w:t>. So</w:t>
      </w:r>
      <w:r w:rsidRPr="00445C13">
        <w:rPr>
          <w:i/>
          <w:sz w:val="22"/>
        </w:rPr>
        <w:t>everyone who is aware of the precious opportunity that is given must do to completely surrender himself to God and try to discipline himself through obedience in becoming a disciple of Jesus. The opportunity to choose to live with Christ. In the end, the effort or ability to choose the most valuable opportunity will make us live in obedience and become disciples of Jesus and live together with Christ when the time comes.</w:t>
      </w:r>
      <w:r w:rsidR="000D30B1">
        <w:rPr>
          <w:i/>
          <w:sz w:val="22"/>
        </w:rPr>
        <w:t xml:space="preserve"> </w:t>
      </w:r>
    </w:p>
    <w:p w14:paraId="1972D3E2" w14:textId="77777777" w:rsidR="00F634CD" w:rsidRDefault="000D30B1">
      <w:pPr>
        <w:spacing w:after="0" w:line="259" w:lineRule="auto"/>
        <w:ind w:right="0" w:firstLine="0"/>
        <w:jc w:val="left"/>
      </w:pPr>
      <w:r>
        <w:rPr>
          <w:i/>
          <w:sz w:val="22"/>
        </w:rPr>
        <w:t xml:space="preserve"> </w:t>
      </w:r>
    </w:p>
    <w:p w14:paraId="6537344E" w14:textId="62835835" w:rsidR="00F634CD" w:rsidRDefault="000D30B1">
      <w:pPr>
        <w:spacing w:after="0" w:line="248" w:lineRule="auto"/>
        <w:ind w:left="-5" w:right="82" w:hanging="10"/>
      </w:pPr>
      <w:r>
        <w:rPr>
          <w:i/>
          <w:sz w:val="22"/>
        </w:rPr>
        <w:t xml:space="preserve">Keywords: </w:t>
      </w:r>
      <w:r w:rsidR="00445C13" w:rsidRPr="00445C13">
        <w:rPr>
          <w:i/>
          <w:sz w:val="22"/>
        </w:rPr>
        <w:t>Effort, Responding to Opportunities, surrendering fully to Christ and becoming a disciple of Jesus.</w:t>
      </w:r>
    </w:p>
    <w:p w14:paraId="11DE7ED0" w14:textId="77777777" w:rsidR="00F634CD" w:rsidRDefault="000D30B1">
      <w:pPr>
        <w:spacing w:after="0" w:line="259" w:lineRule="auto"/>
        <w:ind w:right="0" w:firstLine="0"/>
        <w:jc w:val="left"/>
      </w:pPr>
      <w:r>
        <w:rPr>
          <w:i/>
          <w:sz w:val="22"/>
        </w:rPr>
        <w:t xml:space="preserve"> </w:t>
      </w:r>
    </w:p>
    <w:p w14:paraId="1FB3A950" w14:textId="77777777" w:rsidR="00F634CD" w:rsidRDefault="000D30B1">
      <w:pPr>
        <w:pStyle w:val="Heading1"/>
      </w:pPr>
      <w:r>
        <w:rPr>
          <w:i w:val="0"/>
        </w:rPr>
        <w:t xml:space="preserve">Abstrak </w:t>
      </w:r>
    </w:p>
    <w:p w14:paraId="1CF6D7CE" w14:textId="1CADB334" w:rsidR="00445C13" w:rsidRDefault="00445C13">
      <w:pPr>
        <w:spacing w:after="0" w:line="259" w:lineRule="auto"/>
        <w:ind w:right="0" w:firstLine="0"/>
        <w:jc w:val="left"/>
        <w:rPr>
          <w:sz w:val="22"/>
        </w:rPr>
      </w:pPr>
      <w:r w:rsidRPr="00445C13">
        <w:rPr>
          <w:sz w:val="22"/>
        </w:rPr>
        <w:t>Artikel ini merupakan hasil penelitian tentang sebuah usaha meraih kesempatan yang berharga menurut Injil Matius 13:45-46 untuk menjadi serupa Kristus dalam kekekalan (Kerajaan Sorga). Metode yang digunakan adalah metode eksegesis. Hasilnya menunjukkan bahwa usaha atau kemampuan memilih kesempatan yang paling berharga adalah kunci menuju pada penyatuan dengan Allah dalam kekekalan. Maka setiap orang yang sadar akan kesempatan berharga yang diberikan lakukan untuk sepenuhnya menyerahkan diri kepada Tuhan serta berusaha mendisiplinkan diri melalui ketaatan dalam menjadi murid Yesus. Kesempatan untuk memilih hidup bersama dengan Kristus. Pada ahirnya usaha atau kemampuan memilih kesempatan yang paling berharga akan menjadikan kita hidup dalam ketaatan dan menjadi murid Yesus serta hidup menyatu dengan Kristus pada saatnya tiba.</w:t>
      </w:r>
    </w:p>
    <w:p w14:paraId="3CDD177E" w14:textId="33FA1B52" w:rsidR="00F634CD" w:rsidRDefault="000D30B1">
      <w:pPr>
        <w:spacing w:after="0" w:line="259" w:lineRule="auto"/>
        <w:ind w:right="0" w:firstLine="0"/>
        <w:jc w:val="left"/>
      </w:pPr>
      <w:r>
        <w:rPr>
          <w:sz w:val="22"/>
        </w:rPr>
        <w:t xml:space="preserve"> </w:t>
      </w:r>
    </w:p>
    <w:p w14:paraId="08DB205B" w14:textId="1941FD0B" w:rsidR="00F634CD" w:rsidRDefault="000D30B1">
      <w:pPr>
        <w:spacing w:after="0" w:line="248" w:lineRule="auto"/>
        <w:ind w:left="-5" w:right="81" w:hanging="10"/>
      </w:pPr>
      <w:r>
        <w:rPr>
          <w:sz w:val="22"/>
        </w:rPr>
        <w:t xml:space="preserve">Kata kunci: </w:t>
      </w:r>
      <w:r w:rsidR="00445C13" w:rsidRPr="00445C13">
        <w:rPr>
          <w:sz w:val="22"/>
        </w:rPr>
        <w:t>Usaha, Meresponi Kesempatan, menyerahkan diri sepenuhnya pada Kristus dan menjadi murid Yesus.</w:t>
      </w:r>
    </w:p>
    <w:p w14:paraId="597505E5" w14:textId="77777777" w:rsidR="00F634CD" w:rsidRDefault="000D30B1">
      <w:pPr>
        <w:spacing w:after="21" w:line="259" w:lineRule="auto"/>
        <w:ind w:right="0" w:firstLine="0"/>
        <w:jc w:val="left"/>
      </w:pPr>
      <w:r>
        <w:t xml:space="preserve"> </w:t>
      </w:r>
      <w:r>
        <w:rPr>
          <w:rFonts w:ascii="Calibri" w:eastAsia="Calibri" w:hAnsi="Calibri" w:cs="Calibri"/>
          <w:noProof/>
          <w:sz w:val="22"/>
        </w:rPr>
        <mc:AlternateContent>
          <mc:Choice Requires="wpg">
            <w:drawing>
              <wp:inline distT="0" distB="0" distL="0" distR="0" wp14:anchorId="2ACFF269" wp14:editId="0693769F">
                <wp:extent cx="5406390" cy="6350"/>
                <wp:effectExtent l="0" t="0" r="0" b="0"/>
                <wp:docPr id="14680" name="Group 14680"/>
                <wp:cNvGraphicFramePr/>
                <a:graphic xmlns:a="http://schemas.openxmlformats.org/drawingml/2006/main">
                  <a:graphicData uri="http://schemas.microsoft.com/office/word/2010/wordprocessingGroup">
                    <wpg:wgp>
                      <wpg:cNvGrpSpPr/>
                      <wpg:grpSpPr>
                        <a:xfrm>
                          <a:off x="0" y="0"/>
                          <a:ext cx="5406390" cy="6350"/>
                          <a:chOff x="0" y="0"/>
                          <a:chExt cx="5406390" cy="6350"/>
                        </a:xfrm>
                      </wpg:grpSpPr>
                      <wps:wsp>
                        <wps:cNvPr id="201" name="Shape 201"/>
                        <wps:cNvSpPr/>
                        <wps:spPr>
                          <a:xfrm>
                            <a:off x="0" y="0"/>
                            <a:ext cx="5406390" cy="6350"/>
                          </a:xfrm>
                          <a:custGeom>
                            <a:avLst/>
                            <a:gdLst/>
                            <a:ahLst/>
                            <a:cxnLst/>
                            <a:rect l="0" t="0" r="0" b="0"/>
                            <a:pathLst>
                              <a:path w="5406390" h="6350">
                                <a:moveTo>
                                  <a:pt x="0" y="0"/>
                                </a:moveTo>
                                <a:lnTo>
                                  <a:pt x="5406390" y="6350"/>
                                </a:lnTo>
                              </a:path>
                            </a:pathLst>
                          </a:custGeom>
                          <a:ln w="12700" cap="flat">
                            <a:round/>
                          </a:ln>
                        </wps:spPr>
                        <wps:style>
                          <a:lnRef idx="1">
                            <a:srgbClr val="B3A1C7"/>
                          </a:lnRef>
                          <a:fillRef idx="0">
                            <a:srgbClr val="000000">
                              <a:alpha val="0"/>
                            </a:srgbClr>
                          </a:fillRef>
                          <a:effectRef idx="0">
                            <a:scrgbClr r="0" g="0" b="0"/>
                          </a:effectRef>
                          <a:fontRef idx="none"/>
                        </wps:style>
                        <wps:bodyPr/>
                      </wps:wsp>
                    </wpg:wgp>
                  </a:graphicData>
                </a:graphic>
              </wp:inline>
            </w:drawing>
          </mc:Choice>
          <mc:Fallback xmlns:a="http://schemas.openxmlformats.org/drawingml/2006/main">
            <w:pict>
              <v:group id="Group 14680" style="width:425.7pt;height:0.5pt;mso-position-horizontal-relative:char;mso-position-vertical-relative:line" coordsize="54063,63">
                <v:shape id="Shape 201" style="position:absolute;width:54063;height:63;left:0;top:0;" coordsize="5406390,6350" path="m0,0l5406390,6350">
                  <v:stroke weight="1pt" endcap="flat" joinstyle="round" on="true" color="#b3a1c7"/>
                  <v:fill on="false" color="#000000" opacity="0"/>
                </v:shape>
              </v:group>
            </w:pict>
          </mc:Fallback>
        </mc:AlternateContent>
      </w:r>
    </w:p>
    <w:p w14:paraId="796FFCED" w14:textId="77777777" w:rsidR="00F634CD" w:rsidRDefault="000D30B1">
      <w:pPr>
        <w:pStyle w:val="Heading1"/>
        <w:spacing w:after="3"/>
      </w:pPr>
      <w:r>
        <w:rPr>
          <w:rFonts w:ascii="Calibri" w:eastAsia="Calibri" w:hAnsi="Calibri" w:cs="Calibri"/>
          <w:i w:val="0"/>
          <w:sz w:val="28"/>
        </w:rPr>
        <w:t xml:space="preserve">PENDAHULUAN </w:t>
      </w:r>
    </w:p>
    <w:p w14:paraId="46842323" w14:textId="77777777" w:rsidR="00ED467A" w:rsidRPr="00ED467A" w:rsidRDefault="00ED467A" w:rsidP="00ED467A">
      <w:pPr>
        <w:spacing w:after="201"/>
        <w:ind w:left="-15" w:right="86"/>
      </w:pPr>
      <w:r w:rsidRPr="00ED467A">
        <w:rPr>
          <w:bCs/>
        </w:rPr>
        <w:t xml:space="preserve">Banyak orang Kristen yang mengakui telah menerima Yesus Kristus tetapi tidak ada usaha untuk mencapai penyatuan dengan Kristus. Perumpamaan Mutiara yang berharga adalah kelanjutan dari perumpamaan harta yang terpendam yang khusus di sampaikan Tuhan Yesus kepada para murid-Nya. Perumpamaan ini karakter yang paling di tonjolkan adalah seorang pedagang yang memiliki usaha </w:t>
      </w:r>
      <w:r w:rsidRPr="00ED467A">
        <w:t xml:space="preserve">atau kemampuan memilih kesempatan yang paling berharga. Dalam narasi perumpamaan ini akan mengajarkan </w:t>
      </w:r>
      <w:r w:rsidRPr="00ED467A">
        <w:lastRenderedPageBreak/>
        <w:t>kemampuan seperti apa yang dimilki pedagang untuk meraih kesempatan berharga itu</w:t>
      </w:r>
      <w:r w:rsidRPr="00ED467A">
        <w:rPr>
          <w:vertAlign w:val="superscript"/>
        </w:rPr>
        <w:footnoteReference w:id="1"/>
      </w:r>
      <w:r w:rsidRPr="00ED467A">
        <w:t xml:space="preserve">. Dalam cerita perumpamaan, kemampuan meraih satu kesempatan mutiara paling berharga dengan cara menjual seluruh hartanya dan membeli mutiara yang paling berharga tersebut. Perumpaman ini mengajarkan kepada kita umat Allah untuk memiliki kemampuan meraih kesempatan paling berharga yaitu kerajaan Allah. keselamatan paling berharga tidak boleh di sia-siakan. Kemampuan meraih kesempatan paling berharga dengan cara menyerahkan diri sepenuhnya kepada Kristus untuk menjalankan misi yesus. Berikut ini penulis akan menguraikan analisis perumpamaan ini dengan karakter (tokoh dalam utama dalam perumpaan) dan analisis peristiwa sebagai tema dalam perumpamaan ini. </w:t>
      </w:r>
    </w:p>
    <w:p w14:paraId="5644CD74" w14:textId="7B231204" w:rsidR="00ED467A" w:rsidRPr="00ED467A" w:rsidRDefault="00ED467A" w:rsidP="00ED467A">
      <w:pPr>
        <w:spacing w:after="201"/>
        <w:ind w:left="-15" w:right="86"/>
      </w:pPr>
      <w:r w:rsidRPr="00ED467A">
        <w:t>Armand Barus menegaskan perumpamaan ini berbicara tentang komitmen total atau penyerahan total. Komitmen berarti menempatkan Raja atas Kerajaan Surga lebih dari segalannya, komitmen total adalah mengikut Yesu</w:t>
      </w:r>
      <w:r>
        <w:t>s.</w:t>
      </w:r>
      <w:r w:rsidRPr="00ED467A">
        <w:rPr>
          <w:vertAlign w:val="superscript"/>
        </w:rPr>
        <w:footnoteReference w:id="2"/>
      </w:r>
      <w:r w:rsidRPr="00ED467A">
        <w:t xml:space="preserve">Si pedagang yang memiliki komitmen total dalam mencari menemukan mutiara berharga. Komitmen dalam mengikut Yesus, memiliki persekutuan dengan Kristus untuk menjadi murid-Nya. seorang pedagang yang memiliki komitmen secara total dengan sepenuh hati berusaha mencari dan memilih mutiara berharga serta bijaksana dalam mengambil kesempatan untuk menjual seluruh harta miliknya demi satu mutiara berharga, si pedagang tidak menyia-nyiakan kesempatan yang ada, tidak mementingkan harta miliknya karena prioritas utama Si pedagang adalah mutiara yang sangat berharga. Kita tahu bahwa tidak semua mutiara itu berharga dan Si pedagang memilih kesempatan berharga tersebut. </w:t>
      </w:r>
    </w:p>
    <w:p w14:paraId="288ACFE1" w14:textId="75FB860D" w:rsidR="00ED467A" w:rsidRPr="00ED467A" w:rsidRDefault="00ED467A" w:rsidP="00ED467A">
      <w:pPr>
        <w:spacing w:after="201"/>
        <w:ind w:left="-15" w:right="86"/>
      </w:pPr>
      <w:r w:rsidRPr="00ED467A">
        <w:tab/>
        <w:t>Manusia diberi kesempatan berharga untuk berusaha memilih menyerahkan hidup sepenuhnya kepada Tuhan dan menjadi murid Kristus yang setia dengan menjalankan misi Kristus di dunia ini. Hanya dengan demikian, manusia bisa mencapai kesempurnaan bersama dengan Kristus (menyatu dengan Kristus).</w:t>
      </w:r>
      <w:r>
        <w:t xml:space="preserve"> </w:t>
      </w:r>
      <w:r w:rsidRPr="00ED467A">
        <w:t xml:space="preserve">Berdasarkan hal diatas fokus utamanya adalah peran Si pedagang yang memiliki usaha dalam memilih kesempatan berharga menemukan mutiara. Kristus memberi kesempatan kepada manusia untuk melihat hal berharga yang disediakan Tuhan untuk manusia, maka itu manusia perlu merespon kesempatan tersebut sebagai penyatuan bersama Kristus. </w:t>
      </w:r>
    </w:p>
    <w:p w14:paraId="7055C46D" w14:textId="77777777" w:rsidR="00ED467A" w:rsidRPr="00ED467A" w:rsidRDefault="00ED467A" w:rsidP="00ED467A">
      <w:pPr>
        <w:spacing w:after="201"/>
        <w:ind w:left="-15" w:right="86"/>
      </w:pPr>
      <w:r w:rsidRPr="00ED467A">
        <w:tab/>
        <w:t xml:space="preserve">Dalam pembahasan ini, penulis akan memaparkan makna satu tokoh dan arti dari mutiara berharga di dalam kisah perumpamaan mutiara yang berharga. Mutiara yang sangat indah dan Si pedagang yang memiliki hati yang tulus dan usaha dalam mencari mutiara tersebut. Ini merupakan bentuk usaha atau sebuah kemampuan Si pedagang dalam memilih kesempatan berharga kerajaan Surga yang disediakan bagi manusia. Usaha yang dilakukan adalah menyerahkan diri sepenuhnya kepada Kristus dan menjadi murid Kristus yang setia untuk mencapai penyatuan dengan Kristus dalam kekekalan. </w:t>
      </w:r>
    </w:p>
    <w:p w14:paraId="2EB55CD8" w14:textId="4380FD59" w:rsidR="00F634CD" w:rsidRDefault="00F634CD">
      <w:pPr>
        <w:spacing w:after="201"/>
        <w:ind w:left="-15" w:right="86"/>
      </w:pPr>
    </w:p>
    <w:p w14:paraId="7EB79B8A" w14:textId="77777777" w:rsidR="00F634CD" w:rsidRDefault="000D30B1">
      <w:pPr>
        <w:pStyle w:val="Heading2"/>
        <w:ind w:left="-5"/>
      </w:pPr>
      <w:r>
        <w:t xml:space="preserve">METODE </w:t>
      </w:r>
    </w:p>
    <w:p w14:paraId="2876008C" w14:textId="77777777" w:rsidR="00ED467A" w:rsidRPr="00ED467A" w:rsidRDefault="00ED467A" w:rsidP="00ED467A">
      <w:pPr>
        <w:spacing w:after="201"/>
        <w:ind w:left="-15" w:right="86" w:firstLine="0"/>
      </w:pPr>
      <w:r w:rsidRPr="00ED467A">
        <w:t>Metode yang digunakan penulis dalam penelitian ini adalah menggunakan metode pendekatan analisis narasi dan literatur dari berbagai teks Kitab Suci, Bapa-bapa gereja dan buku-buku tafsiran serta artikel-artikel jurnal yang berkaitan dengan topik pembahasan.</w:t>
      </w:r>
    </w:p>
    <w:p w14:paraId="64D6EB80" w14:textId="3C9B2F65" w:rsidR="00F634CD" w:rsidRDefault="000D30B1">
      <w:pPr>
        <w:spacing w:after="201"/>
        <w:ind w:left="-15" w:right="86" w:firstLine="0"/>
      </w:pPr>
      <w:r>
        <w:lastRenderedPageBreak/>
        <w:t xml:space="preserve">. </w:t>
      </w:r>
    </w:p>
    <w:p w14:paraId="24157CC5" w14:textId="77777777" w:rsidR="00F634CD" w:rsidRDefault="000D30B1">
      <w:pPr>
        <w:pStyle w:val="Heading2"/>
        <w:ind w:left="-5"/>
      </w:pPr>
      <w:r>
        <w:t xml:space="preserve">HASIL DAN PEMBAHASAN  </w:t>
      </w:r>
    </w:p>
    <w:p w14:paraId="4C31EBB6" w14:textId="77777777" w:rsidR="00B5208D" w:rsidRPr="00B5208D" w:rsidRDefault="00B5208D" w:rsidP="00B5208D">
      <w:pPr>
        <w:spacing w:after="0" w:line="259" w:lineRule="auto"/>
        <w:ind w:right="0" w:firstLine="0"/>
        <w:jc w:val="left"/>
        <w:rPr>
          <w:b/>
        </w:rPr>
      </w:pPr>
      <w:r w:rsidRPr="00B5208D">
        <w:rPr>
          <w:b/>
        </w:rPr>
        <w:t>Teks Matius 13: 45-46</w:t>
      </w:r>
    </w:p>
    <w:p w14:paraId="322C9031" w14:textId="04FCAE25" w:rsidR="00B5208D" w:rsidRDefault="00B5208D" w:rsidP="00B5208D">
      <w:pPr>
        <w:spacing w:after="0" w:line="259" w:lineRule="auto"/>
        <w:ind w:right="0" w:firstLine="0"/>
        <w:jc w:val="left"/>
        <w:rPr>
          <w:bCs/>
        </w:rPr>
      </w:pPr>
      <w:r w:rsidRPr="00B5208D">
        <w:rPr>
          <w:bCs/>
          <w:vertAlign w:val="superscript"/>
        </w:rPr>
        <w:t>45</w:t>
      </w:r>
      <w:r w:rsidRPr="00B5208D">
        <w:rPr>
          <w:bCs/>
        </w:rPr>
        <w:t xml:space="preserve">Πάλιν ὁμοία ἐστὶν ἡ βασιλεία τῶν οὐρανῶν ἀνθρώπῳ ἐμπόρῳ ζητοῦντι καλοὺς μαργαρίτας· </w:t>
      </w:r>
      <w:r w:rsidRPr="00B5208D">
        <w:rPr>
          <w:bCs/>
          <w:vertAlign w:val="superscript"/>
        </w:rPr>
        <w:t>46</w:t>
      </w:r>
      <w:r w:rsidRPr="00B5208D">
        <w:rPr>
          <w:bCs/>
        </w:rPr>
        <w:t>εὑρὼν δὲ ἕνα πολύτιμον μαργαρίτην ἀπελθὼν πέπρακεν πάντα ὅσα εἶχεν καὶ ἠγόρασεν αὐτόν.</w:t>
      </w:r>
    </w:p>
    <w:p w14:paraId="6CB174D7" w14:textId="77777777" w:rsidR="00B5208D" w:rsidRDefault="00B5208D" w:rsidP="00B5208D">
      <w:pPr>
        <w:spacing w:after="0" w:line="259" w:lineRule="auto"/>
        <w:ind w:right="0" w:firstLine="0"/>
        <w:jc w:val="left"/>
        <w:rPr>
          <w:bCs/>
        </w:rPr>
      </w:pPr>
    </w:p>
    <w:p w14:paraId="31AA0F0A" w14:textId="77777777" w:rsidR="00B5208D" w:rsidRPr="00B5208D" w:rsidRDefault="00B5208D" w:rsidP="00B5208D">
      <w:pPr>
        <w:spacing w:after="0" w:line="259" w:lineRule="auto"/>
        <w:ind w:right="0" w:firstLine="0"/>
        <w:jc w:val="left"/>
        <w:rPr>
          <w:b/>
          <w:bCs/>
        </w:rPr>
      </w:pPr>
      <w:r w:rsidRPr="00B5208D">
        <w:rPr>
          <w:b/>
          <w:bCs/>
        </w:rPr>
        <w:t>Terjemahan Literal</w:t>
      </w:r>
      <w:r w:rsidRPr="00B5208D">
        <w:rPr>
          <w:bCs/>
          <w:vertAlign w:val="superscript"/>
        </w:rPr>
        <w:footnoteReference w:id="3"/>
      </w:r>
    </w:p>
    <w:p w14:paraId="640FB95D" w14:textId="07D12C42" w:rsidR="00B5208D" w:rsidRDefault="00B5208D" w:rsidP="00B5208D">
      <w:pPr>
        <w:spacing w:after="0" w:line="259" w:lineRule="auto"/>
        <w:ind w:right="0" w:firstLine="0"/>
        <w:jc w:val="left"/>
        <w:rPr>
          <w:bCs/>
        </w:rPr>
      </w:pPr>
      <w:r w:rsidRPr="00B5208D">
        <w:rPr>
          <w:bCs/>
          <w:vertAlign w:val="superscript"/>
        </w:rPr>
        <w:t>45</w:t>
      </w:r>
      <w:r w:rsidRPr="00B5208D">
        <w:rPr>
          <w:bCs/>
        </w:rPr>
        <w:t xml:space="preserve">Lagi Kerajaan Surga adalah sama seperti seorang pedagang mencari mutiara-mutiara bagus. </w:t>
      </w:r>
      <w:r w:rsidRPr="00B5208D">
        <w:rPr>
          <w:bCs/>
          <w:vertAlign w:val="superscript"/>
        </w:rPr>
        <w:t>46</w:t>
      </w:r>
      <w:r w:rsidRPr="00B5208D">
        <w:rPr>
          <w:bCs/>
        </w:rPr>
        <w:t>Ketika dia menemukan satu mutiara yang sangat berharga, dia pergi menjual seluruh yang dia miliki dan membeli mutiara itu.</w:t>
      </w:r>
    </w:p>
    <w:p w14:paraId="7E9B8C2E" w14:textId="305DC75C" w:rsidR="00B5208D" w:rsidRDefault="00B5208D" w:rsidP="00B5208D">
      <w:pPr>
        <w:spacing w:after="0" w:line="259" w:lineRule="auto"/>
        <w:ind w:right="0" w:firstLine="0"/>
        <w:jc w:val="left"/>
        <w:rPr>
          <w:bCs/>
        </w:rPr>
      </w:pPr>
    </w:p>
    <w:p w14:paraId="5FDAB6F5" w14:textId="00D9022B" w:rsidR="00B5208D" w:rsidRPr="00B5208D" w:rsidRDefault="00B5208D" w:rsidP="00B5208D">
      <w:pPr>
        <w:spacing w:after="0" w:line="259" w:lineRule="auto"/>
        <w:ind w:right="0" w:firstLine="0"/>
        <w:jc w:val="left"/>
        <w:rPr>
          <w:b/>
          <w:bCs/>
        </w:rPr>
      </w:pPr>
      <w:r w:rsidRPr="00B5208D">
        <w:rPr>
          <w:b/>
          <w:bCs/>
        </w:rPr>
        <w:t>Struktur Perumpamaan</w:t>
      </w:r>
    </w:p>
    <w:p w14:paraId="64A9CF49" w14:textId="77777777" w:rsidR="00B5208D" w:rsidRPr="00B5208D" w:rsidRDefault="00B5208D" w:rsidP="00B5208D">
      <w:pPr>
        <w:spacing w:after="0" w:line="259" w:lineRule="auto"/>
        <w:ind w:right="0" w:firstLine="360"/>
        <w:jc w:val="left"/>
        <w:rPr>
          <w:bCs/>
        </w:rPr>
      </w:pPr>
      <w:r w:rsidRPr="00B5208D">
        <w:rPr>
          <w:bCs/>
        </w:rPr>
        <w:t>Perumpamaan di atas dibagi menjadi dua bagian penting yaitu:</w:t>
      </w:r>
    </w:p>
    <w:p w14:paraId="61820E24" w14:textId="77777777" w:rsidR="00B5208D" w:rsidRPr="00B5208D" w:rsidRDefault="00B5208D" w:rsidP="00B5208D">
      <w:pPr>
        <w:numPr>
          <w:ilvl w:val="0"/>
          <w:numId w:val="1"/>
        </w:numPr>
        <w:spacing w:after="0" w:line="259" w:lineRule="auto"/>
        <w:ind w:right="0"/>
        <w:jc w:val="left"/>
        <w:rPr>
          <w:bCs/>
        </w:rPr>
      </w:pPr>
      <w:r w:rsidRPr="00B5208D">
        <w:rPr>
          <w:bCs/>
        </w:rPr>
        <w:t>Pengajaran perumpamaan:</w:t>
      </w:r>
    </w:p>
    <w:p w14:paraId="55656720" w14:textId="77777777" w:rsidR="00B5208D" w:rsidRPr="00B5208D" w:rsidRDefault="00B5208D" w:rsidP="00B5208D">
      <w:pPr>
        <w:numPr>
          <w:ilvl w:val="0"/>
          <w:numId w:val="2"/>
        </w:numPr>
        <w:spacing w:after="0" w:line="259" w:lineRule="auto"/>
        <w:ind w:right="0"/>
        <w:jc w:val="left"/>
        <w:rPr>
          <w:bCs/>
        </w:rPr>
      </w:pPr>
      <w:r w:rsidRPr="00B5208D">
        <w:rPr>
          <w:bCs/>
        </w:rPr>
        <w:t>Pengajaran perumpamaan yang terdiri dari pembukaan perumpamaan ayat 45a.</w:t>
      </w:r>
    </w:p>
    <w:p w14:paraId="51413BD1" w14:textId="2D4E0C95" w:rsidR="00B5208D" w:rsidRPr="00B5208D" w:rsidRDefault="00B5208D" w:rsidP="00B5208D">
      <w:pPr>
        <w:numPr>
          <w:ilvl w:val="0"/>
          <w:numId w:val="2"/>
        </w:numPr>
        <w:spacing w:after="0" w:line="259" w:lineRule="auto"/>
        <w:ind w:right="0"/>
        <w:jc w:val="left"/>
        <w:rPr>
          <w:bCs/>
        </w:rPr>
      </w:pPr>
      <w:r w:rsidRPr="00B5208D">
        <w:rPr>
          <w:bCs/>
        </w:rPr>
        <w:t>Narasi perumpamaan dimulai dari ayat 45b-4</w:t>
      </w:r>
      <w:r>
        <w:rPr>
          <w:bCs/>
        </w:rPr>
        <w:t>6.</w:t>
      </w:r>
    </w:p>
    <w:p w14:paraId="4EA09D76" w14:textId="77777777" w:rsidR="00B5208D" w:rsidRPr="00B5208D" w:rsidRDefault="00B5208D" w:rsidP="00B5208D">
      <w:pPr>
        <w:numPr>
          <w:ilvl w:val="0"/>
          <w:numId w:val="1"/>
        </w:numPr>
        <w:spacing w:after="0" w:line="259" w:lineRule="auto"/>
        <w:ind w:right="0"/>
        <w:jc w:val="left"/>
        <w:rPr>
          <w:bCs/>
        </w:rPr>
      </w:pPr>
      <w:r w:rsidRPr="00B5208D">
        <w:rPr>
          <w:bCs/>
        </w:rPr>
        <w:t>Narasi Perumpamaan:</w:t>
      </w:r>
    </w:p>
    <w:p w14:paraId="02C59E39" w14:textId="77777777" w:rsidR="00B5208D" w:rsidRPr="00B5208D" w:rsidRDefault="00B5208D" w:rsidP="00B5208D">
      <w:pPr>
        <w:spacing w:after="0" w:line="259" w:lineRule="auto"/>
        <w:ind w:right="0" w:firstLine="360"/>
        <w:jc w:val="left"/>
        <w:rPr>
          <w:bCs/>
        </w:rPr>
      </w:pPr>
      <w:r w:rsidRPr="00B5208D">
        <w:rPr>
          <w:bCs/>
        </w:rPr>
        <w:t>Cerita yang dibangun dari peristiwa-peristiwa berikut ini:</w:t>
      </w:r>
    </w:p>
    <w:p w14:paraId="7253A8D3" w14:textId="77777777" w:rsidR="00B5208D" w:rsidRPr="00B5208D" w:rsidRDefault="00B5208D" w:rsidP="00B5208D">
      <w:pPr>
        <w:numPr>
          <w:ilvl w:val="0"/>
          <w:numId w:val="3"/>
        </w:numPr>
        <w:spacing w:after="0" w:line="259" w:lineRule="auto"/>
        <w:ind w:right="0"/>
        <w:jc w:val="left"/>
        <w:rPr>
          <w:bCs/>
        </w:rPr>
      </w:pPr>
      <w:r w:rsidRPr="00B5208D">
        <w:rPr>
          <w:bCs/>
        </w:rPr>
        <w:t>Ada seorang pedagang mencari mutiara indah</w:t>
      </w:r>
    </w:p>
    <w:p w14:paraId="0E80A8BC" w14:textId="77777777" w:rsidR="00B5208D" w:rsidRPr="00B5208D" w:rsidRDefault="00B5208D" w:rsidP="00B5208D">
      <w:pPr>
        <w:numPr>
          <w:ilvl w:val="0"/>
          <w:numId w:val="3"/>
        </w:numPr>
        <w:spacing w:after="0" w:line="259" w:lineRule="auto"/>
        <w:ind w:right="0"/>
        <w:jc w:val="left"/>
        <w:rPr>
          <w:bCs/>
        </w:rPr>
      </w:pPr>
      <w:r w:rsidRPr="00B5208D">
        <w:rPr>
          <w:bCs/>
        </w:rPr>
        <w:t>Ditengah pencarian, dia menemukan satu mutiara yang sangat berharga</w:t>
      </w:r>
    </w:p>
    <w:p w14:paraId="78D5E512" w14:textId="77777777" w:rsidR="00B5208D" w:rsidRPr="00B5208D" w:rsidRDefault="00B5208D" w:rsidP="00B5208D">
      <w:pPr>
        <w:numPr>
          <w:ilvl w:val="0"/>
          <w:numId w:val="3"/>
        </w:numPr>
        <w:spacing w:after="0" w:line="259" w:lineRule="auto"/>
        <w:ind w:right="0"/>
        <w:jc w:val="left"/>
        <w:rPr>
          <w:bCs/>
        </w:rPr>
      </w:pPr>
      <w:r w:rsidRPr="00B5208D">
        <w:rPr>
          <w:bCs/>
        </w:rPr>
        <w:t>Dia menjual seluruh hartanya</w:t>
      </w:r>
    </w:p>
    <w:p w14:paraId="18B5D7A3" w14:textId="40C1ED42" w:rsidR="00B5208D" w:rsidRPr="00B5208D" w:rsidRDefault="00B5208D" w:rsidP="00B5208D">
      <w:pPr>
        <w:spacing w:after="0" w:line="259" w:lineRule="auto"/>
        <w:ind w:right="0" w:firstLine="0"/>
        <w:jc w:val="left"/>
        <w:rPr>
          <w:bCs/>
        </w:rPr>
      </w:pPr>
      <w:r w:rsidRPr="00B5208D">
        <w:rPr>
          <w:bCs/>
        </w:rPr>
        <w:t>Dia membeli mutiara itu.</w:t>
      </w:r>
    </w:p>
    <w:p w14:paraId="028C71E7" w14:textId="77777777" w:rsidR="00B5208D" w:rsidRPr="00B5208D" w:rsidRDefault="00B5208D" w:rsidP="00B5208D">
      <w:pPr>
        <w:spacing w:after="0" w:line="259" w:lineRule="auto"/>
        <w:ind w:right="0" w:firstLine="0"/>
        <w:jc w:val="left"/>
        <w:rPr>
          <w:bCs/>
        </w:rPr>
      </w:pPr>
    </w:p>
    <w:p w14:paraId="156F4E33" w14:textId="77777777" w:rsidR="001E4713" w:rsidRDefault="00B5208D">
      <w:pPr>
        <w:spacing w:after="0" w:line="259" w:lineRule="auto"/>
        <w:ind w:right="0" w:firstLine="0"/>
        <w:jc w:val="left"/>
        <w:rPr>
          <w:b/>
          <w:bCs/>
        </w:rPr>
      </w:pPr>
      <w:r>
        <w:rPr>
          <w:b/>
          <w:bCs/>
        </w:rPr>
        <w:t>PEMBAHASAN</w:t>
      </w:r>
    </w:p>
    <w:p w14:paraId="3B5FE029" w14:textId="48518173" w:rsidR="000F5A9C" w:rsidRPr="000F5A9C" w:rsidRDefault="000F5A9C" w:rsidP="000F5A9C">
      <w:pPr>
        <w:spacing w:line="259" w:lineRule="auto"/>
        <w:ind w:firstLine="0"/>
        <w:rPr>
          <w:b/>
          <w:bCs/>
          <w:i/>
          <w:iCs/>
        </w:rPr>
      </w:pPr>
      <w:r w:rsidRPr="000F5A9C">
        <w:rPr>
          <w:b/>
          <w:bCs/>
          <w:i/>
          <w:iCs/>
        </w:rPr>
        <w:t>Analisi Narasi Perumpamaan</w:t>
      </w:r>
    </w:p>
    <w:p w14:paraId="48CC0B15" w14:textId="03AE8969" w:rsidR="000F5A9C" w:rsidRPr="000F5A9C" w:rsidRDefault="000F5A9C" w:rsidP="000F5A9C">
      <w:pPr>
        <w:spacing w:after="0" w:line="259" w:lineRule="auto"/>
        <w:ind w:right="0" w:firstLine="0"/>
        <w:jc w:val="left"/>
      </w:pPr>
      <w:r w:rsidRPr="000F5A9C">
        <w:t>Tujuan menganalisis narasi perumpamaan ini adalah mendapatkan tema pokok cerita perumpamaan. Premis/tesis dalam studi perumpamaan ini adalah gabungan antara tokoh (karakter) dan peristiwa (prolog) dan konflik (puncak/perumitan cerita) dan pada ahirnya epolog (akhir cerita) menghasilkan tema atau pokok cerita. Analisis narasi ini akan dibagi menjadi tiga tahap analisis yaitu</w:t>
      </w:r>
      <w:r>
        <w:t>.</w:t>
      </w:r>
    </w:p>
    <w:p w14:paraId="56D1FA7F" w14:textId="77777777" w:rsidR="000F5A9C" w:rsidRPr="000F5A9C" w:rsidRDefault="000F5A9C" w:rsidP="000F5A9C">
      <w:pPr>
        <w:spacing w:after="0" w:line="259" w:lineRule="auto"/>
        <w:ind w:right="0" w:firstLine="0"/>
        <w:jc w:val="left"/>
        <w:rPr>
          <w:b/>
          <w:bCs/>
          <w:i/>
          <w:iCs/>
        </w:rPr>
      </w:pPr>
      <w:r w:rsidRPr="000F5A9C">
        <w:rPr>
          <w:b/>
          <w:bCs/>
          <w:i/>
          <w:iCs/>
        </w:rPr>
        <w:t>Analisis Peristiwa</w:t>
      </w:r>
    </w:p>
    <w:p w14:paraId="688804E3" w14:textId="7EE3C94D" w:rsidR="000F5A9C" w:rsidRPr="000F5A9C" w:rsidRDefault="000F5A9C" w:rsidP="000F5A9C">
      <w:pPr>
        <w:spacing w:after="0" w:line="259" w:lineRule="auto"/>
        <w:ind w:right="0" w:firstLine="0"/>
        <w:jc w:val="left"/>
      </w:pPr>
      <w:r w:rsidRPr="000F5A9C">
        <w:t>Di dalam narasi perumpamaan, peristiwa berlangsung dari awal sampai ahir. Peristiwa awal adalah seorang pedagang yang mencari mutiara yang indah (ayat 45b). Puncak cerita yaitu seorang pedagang menemukan mutiara yang sangat berharga, kemudian dia pergi menjual seluruh harta miliknya. Dan peristiwa akhir adalah seorang pedagang membeli mutiara itu (ayat 46).</w:t>
      </w:r>
    </w:p>
    <w:p w14:paraId="45305933" w14:textId="77777777" w:rsidR="000F5A9C" w:rsidRPr="000F5A9C" w:rsidRDefault="000F5A9C" w:rsidP="000F5A9C">
      <w:pPr>
        <w:spacing w:after="0" w:line="259" w:lineRule="auto"/>
        <w:ind w:right="0" w:firstLine="0"/>
        <w:jc w:val="left"/>
        <w:rPr>
          <w:b/>
          <w:bCs/>
          <w:i/>
          <w:iCs/>
        </w:rPr>
      </w:pPr>
      <w:r w:rsidRPr="000F5A9C">
        <w:rPr>
          <w:b/>
          <w:bCs/>
          <w:i/>
          <w:iCs/>
        </w:rPr>
        <w:t>Analisis tokoh</w:t>
      </w:r>
    </w:p>
    <w:p w14:paraId="6508D00E" w14:textId="0B4205C3" w:rsidR="000F5A9C" w:rsidRPr="000F5A9C" w:rsidRDefault="000F5A9C" w:rsidP="000F5A9C">
      <w:pPr>
        <w:spacing w:after="0" w:line="259" w:lineRule="auto"/>
        <w:ind w:right="0" w:firstLine="0"/>
        <w:jc w:val="left"/>
      </w:pPr>
      <w:r w:rsidRPr="000F5A9C">
        <w:t xml:space="preserve">Di dalam narasi perumpamaan hanya ada satu tokoh yaitu seorang pedagang. Karaker yang paling menonjol dari si pedagang ini adalah bagaimana dia rela menjual seluruh hartanya demi membeli mutiara itu. Ini adalah satu pengorbanan dari si pedagang itu. Ia mengorbankan semua yang ada padanya demi satu mutiara yang berharga, karena dia memiliki kesempatan untuk membeli mutiara itu. </w:t>
      </w:r>
      <w:r w:rsidRPr="000F5A9C">
        <w:tab/>
      </w:r>
    </w:p>
    <w:p w14:paraId="1E2299DB" w14:textId="77777777" w:rsidR="000F5A9C" w:rsidRPr="000F5A9C" w:rsidRDefault="000F5A9C" w:rsidP="000F5A9C">
      <w:pPr>
        <w:spacing w:after="0" w:line="259" w:lineRule="auto"/>
        <w:ind w:right="0" w:firstLine="0"/>
        <w:jc w:val="left"/>
        <w:rPr>
          <w:b/>
          <w:bCs/>
          <w:i/>
          <w:iCs/>
        </w:rPr>
      </w:pPr>
      <w:r w:rsidRPr="000F5A9C">
        <w:rPr>
          <w:b/>
          <w:bCs/>
          <w:i/>
          <w:iCs/>
        </w:rPr>
        <w:t>Analisis peristiwa dan tokoh</w:t>
      </w:r>
    </w:p>
    <w:p w14:paraId="30752832" w14:textId="77777777" w:rsidR="000F5A9C" w:rsidRPr="000F5A9C" w:rsidRDefault="000F5A9C" w:rsidP="000F5A9C">
      <w:pPr>
        <w:spacing w:after="0" w:line="259" w:lineRule="auto"/>
        <w:ind w:right="0" w:firstLine="0"/>
        <w:jc w:val="left"/>
      </w:pPr>
      <w:r w:rsidRPr="000F5A9C">
        <w:lastRenderedPageBreak/>
        <w:t xml:space="preserve">Dalam analisis ini penulis mendapatkan tema narasi perumpamaan. Tema dibangun dari peristiwa dan karakter. Peristiwa awal sampai akhir adalah seorang pedagang mutiara mencari mutiara yang sangat berharga dan membeli mutiara tersebut. Karakter dari tokoh adalah kemampuan atau kebijakan, Pedagang itu tahu apa yang paling berharga dalam hidupnya atau dalam berdagang. Jadi tema cerita ini adalah </w:t>
      </w:r>
      <w:r w:rsidRPr="000F5A9C">
        <w:rPr>
          <w:i/>
          <w:iCs/>
        </w:rPr>
        <w:t xml:space="preserve">usaha atau kemampuan memilih kesempatan yang paling berharga. </w:t>
      </w:r>
      <w:r w:rsidRPr="000F5A9C">
        <w:t xml:space="preserve">Kemampuan memilih kesempatan berharga merupakan karakter utama tokoh di dalam cerita dan membawakan hasil, ini merupakan peristiwa awal hingga akhir di dalam narasi ini. </w:t>
      </w:r>
    </w:p>
    <w:p w14:paraId="28F8E69C" w14:textId="77777777" w:rsidR="000F5A9C" w:rsidRDefault="000F5A9C" w:rsidP="000F5A9C">
      <w:pPr>
        <w:spacing w:after="0" w:line="259" w:lineRule="auto"/>
        <w:ind w:right="0" w:firstLine="0"/>
        <w:jc w:val="left"/>
      </w:pPr>
    </w:p>
    <w:p w14:paraId="7A624296" w14:textId="77777777" w:rsidR="000F5A9C" w:rsidRPr="000F5A9C" w:rsidRDefault="000F5A9C" w:rsidP="00A1076A">
      <w:pPr>
        <w:spacing w:after="200"/>
        <w:ind w:right="86" w:firstLine="0"/>
        <w:rPr>
          <w:b/>
          <w:bCs/>
        </w:rPr>
      </w:pPr>
      <w:r w:rsidRPr="000F5A9C">
        <w:rPr>
          <w:b/>
          <w:bCs/>
        </w:rPr>
        <w:t>Pengajaran perumpamaan</w:t>
      </w:r>
    </w:p>
    <w:p w14:paraId="26A17B97" w14:textId="77777777" w:rsidR="000F5A9C" w:rsidRPr="000F5A9C" w:rsidRDefault="000F5A9C" w:rsidP="000F5A9C">
      <w:pPr>
        <w:spacing w:after="200"/>
        <w:ind w:left="-15" w:right="86"/>
      </w:pPr>
      <w:r w:rsidRPr="000F5A9C">
        <w:t>Dalam perumpamaan ini John menjelaskan bahwa ini adalah bagian dari pemberitaan injil. Pemberitaan injil tidak hanya menawarkan keuntungan berlipat ganda segala harta tetapi harus menjadi seperti mutiara yang berharga, dan disini ditekankan dua hal yaitu, melepaskan diri dari urusan kehidupan ini dan waspada, kita bisa lihat dari saudagar dalam perumpamaan ini.</w:t>
      </w:r>
      <w:r w:rsidRPr="000F5A9C">
        <w:rPr>
          <w:vertAlign w:val="superscript"/>
        </w:rPr>
        <w:footnoteReference w:id="4"/>
      </w:r>
      <w:r w:rsidRPr="000F5A9C">
        <w:t xml:space="preserve"> Ini artinya manusia diberi kesempatan berharga dalam pemberitaan injil, tidak hanya berfokus pada hal-hal duniawi tetapi juga pada pekerjaan Tuhan. Waspada agar tidak terpengaruh dengan hal-hal duniawi tetapi tetap berfokus pada Kristus. Pemberitaan injil adalah bagian dari misi Yesus (baca Mat. 28:19-20).</w:t>
      </w:r>
    </w:p>
    <w:p w14:paraId="09DF8472" w14:textId="77777777" w:rsidR="000F5A9C" w:rsidRPr="000F5A9C" w:rsidRDefault="000F5A9C" w:rsidP="00A1076A">
      <w:pPr>
        <w:spacing w:after="200"/>
        <w:ind w:right="86" w:firstLine="0"/>
        <w:rPr>
          <w:b/>
          <w:bCs/>
        </w:rPr>
      </w:pPr>
      <w:r w:rsidRPr="000F5A9C">
        <w:rPr>
          <w:b/>
          <w:bCs/>
        </w:rPr>
        <w:t>Usaha menjadi murid Yesus</w:t>
      </w:r>
    </w:p>
    <w:p w14:paraId="5EE8CF9F" w14:textId="77777777" w:rsidR="000F5A9C" w:rsidRPr="000F5A9C" w:rsidRDefault="000F5A9C" w:rsidP="000F5A9C">
      <w:pPr>
        <w:spacing w:after="200"/>
        <w:ind w:left="-15" w:right="86"/>
      </w:pPr>
      <w:r w:rsidRPr="000F5A9C">
        <w:t xml:space="preserve"> Kerajaan surga disini berbicara tentang misi gereja yang sedang mengumpulkan atau menjadikan semua orang menjadi murid Yesus. Hasilnya baru terlihat pada akhir zaman yaitu pemisahan orang-orang benar (murid-murid Yesus yang setia) dari orang-orang jahat (mereka yang menolak Yesus Kristus sebagai Tuhan dan jurus selamat), sehingga yang tersisa adalah orang-orang benar</w:t>
      </w:r>
      <w:r w:rsidRPr="000F5A9C">
        <w:rPr>
          <w:vertAlign w:val="superscript"/>
        </w:rPr>
        <w:footnoteReference w:id="5"/>
      </w:r>
      <w:r w:rsidRPr="000F5A9C">
        <w:t xml:space="preserve">. Disini kita melihat bahwa ada usaha menjadi murid Yesus yang setia dalam memberitakan injil Kristus yaitu, menjadikan semua orang menjadi murid Yesus. Kita memberi pengaruh yang baik untuk orang lain mengikut Yesus, sama seperti seorang pedagang yang memiliki usaha dalam mencari-cari Mutiara yang berharga dan dia juga memiliki kesempatan untuk memilih Mutiara yang berharga itu. </w:t>
      </w:r>
    </w:p>
    <w:p w14:paraId="40E4988E" w14:textId="59DA2D20" w:rsidR="000F5A9C" w:rsidRPr="000F5A9C" w:rsidRDefault="000F5A9C" w:rsidP="00A1076A">
      <w:pPr>
        <w:spacing w:after="200"/>
        <w:ind w:left="-15" w:right="86"/>
      </w:pPr>
      <w:r w:rsidRPr="000F5A9C">
        <w:t>Dalam cerita perumpamaan, kemampuan meraih satu kesempatan mutiara paling berharga dengan cara menjual selruh hartanya dan membeli mutiara yang paling berharga tersebut. Perumpaman ini mengajarkan kepada kita umat Allah untuk memiliki kemampuan meraih kesempatan paling berharga yaitu kerajaan Allah. keselamatan paling berharga tidak boleh di sia-siakan. Kemampuan meraih kesempatan paling berharga dengan cara menyerahkan diri sepenuhnya kepada Kristus untuk menjalankan misi yesus. Kemampuan menyadari kesempatan paling berharga saja tidak cukup, diperlukan tindakan agar kesempatan itu tidak hilang. Karena yang namanya kesempatan hanyalah bersifat sementara artinya, bisa hilang kesempatan itu. Maka hanya menyadari kesempatan itu saja tidak cukup, diperlukan tindakan atau usaha untuk mencapai kesempatan yang berharga itu. Untuk mencapai suatu hasil berarti harus berusaha, tidak berdiam diri tetapi bertindak atau berusaha.</w:t>
      </w:r>
    </w:p>
    <w:p w14:paraId="1CBD5EBF" w14:textId="77777777" w:rsidR="000F5A9C" w:rsidRPr="000F5A9C" w:rsidRDefault="000F5A9C" w:rsidP="000F5A9C">
      <w:pPr>
        <w:spacing w:after="200"/>
        <w:ind w:left="-15" w:right="86"/>
      </w:pPr>
    </w:p>
    <w:p w14:paraId="27E89317" w14:textId="77777777" w:rsidR="000F5A9C" w:rsidRPr="000F5A9C" w:rsidRDefault="000F5A9C" w:rsidP="00A1076A">
      <w:pPr>
        <w:spacing w:after="200"/>
        <w:ind w:right="86" w:firstLine="0"/>
        <w:rPr>
          <w:b/>
          <w:bCs/>
        </w:rPr>
      </w:pPr>
      <w:r w:rsidRPr="000F5A9C">
        <w:rPr>
          <w:b/>
          <w:bCs/>
        </w:rPr>
        <w:lastRenderedPageBreak/>
        <w:t>Usaha merespons kesempatan.</w:t>
      </w:r>
    </w:p>
    <w:p w14:paraId="205F9AB2" w14:textId="77777777" w:rsidR="000F5A9C" w:rsidRPr="000F5A9C" w:rsidRDefault="000F5A9C" w:rsidP="00A1076A">
      <w:pPr>
        <w:spacing w:after="200"/>
        <w:ind w:right="86" w:firstLine="553"/>
      </w:pPr>
      <w:r w:rsidRPr="000F5A9C">
        <w:t xml:space="preserve">Dalam mengerjakan sesuatu butuh usaha dan kerja keras untuk mencapai tujuan yang diinginkan. Usaha apa yang dilakukan? Meyerahkan diri sepenuhnya kepada Tuhan dengan melakukan disiplin rohani yaitu </w:t>
      </w:r>
      <w:r w:rsidRPr="000F5A9C">
        <w:rPr>
          <w:i/>
          <w:iCs/>
        </w:rPr>
        <w:t xml:space="preserve">Askesis. </w:t>
      </w:r>
      <w:r w:rsidRPr="000F5A9C">
        <w:t xml:space="preserve">Para Bapa Philokalia memberikan penjelasan yang sangat penting tentang latihan atau disiplin rohani atau dalam bahasa Yunani adalah </w:t>
      </w:r>
      <w:r w:rsidRPr="000F5A9C">
        <w:rPr>
          <w:i/>
          <w:iCs/>
        </w:rPr>
        <w:t>Askesis</w:t>
      </w:r>
      <w:r w:rsidRPr="000F5A9C">
        <w:t xml:space="preserve"> (1 Korintus 9:27). Ini adalah pengendalian diri dari keinginan-keinginan jasmani, tujuan disiplin ini agar tidak terjebak dalam hal-hal nafsu duniawi. Seperti seorang theologiawan Orthodox dari Paris, yang bernama Olivier Clement, mengatakan bahwa tujuan dari askesis adalah untuk meruntuhkan dari sisi seorang kelebihan berat dari lemak-lemak rohani. Melalui kasih karunia Allah, yang bekerja dalam diri kita dengan melakukan disiplin rohani atau latihan-latihan penyangkalan diri, sehingga memancarkan keindahan dari gambar Allah dalam diri kita</w:t>
      </w:r>
      <w:r w:rsidRPr="000F5A9C">
        <w:rPr>
          <w:vertAlign w:val="superscript"/>
        </w:rPr>
        <w:footnoteReference w:id="6"/>
      </w:r>
      <w:r w:rsidRPr="000F5A9C">
        <w:t xml:space="preserve">. Tidak cukup hanya jadi orang kristen saja, harus bertumbuh dewasa dalam Kristus Yesus. 1 korintus 3:1-3, menjadi orang Kristen berarti menjadi manusia rohani (to be a spiritual man) dan menjadi manusia rohani bukan lagi manusia duniawi melainkan, bertumbuh dewasa dalam Kristus. Rasul Paulus menulis pada jemaat di Efesus tentang bertumbuh dewasa dalam Kristus (Efe 4:13-15). Askesis adalah pencucian bersih dari dosa untuk menjadi sama seperti kristus (Theosis) atau menyatu antara Hamba/makhuk dan Tuhannya. </w:t>
      </w:r>
    </w:p>
    <w:p w14:paraId="0EBE6121" w14:textId="77777777" w:rsidR="000F5A9C" w:rsidRPr="000F5A9C" w:rsidRDefault="000F5A9C" w:rsidP="000F5A9C">
      <w:pPr>
        <w:spacing w:after="200"/>
        <w:ind w:left="-15" w:right="86"/>
      </w:pPr>
      <w:r w:rsidRPr="000F5A9C">
        <w:tab/>
        <w:t xml:space="preserve">Dalam proses pertumbuhan menuju keberadaan menjadi seperti Kristus, itu terjadi mungkin melalui kasih karunia/rahmat Allah dan karena askesis, terkait didalamnya dengan amalan-amalan rohani seperti doa dan sembayang, puasa, baca firman Tuhan, pertobatan, berjaga-jaga (nepsis), dan lain sebagainya. Seperti seorang asketis, mereka yang bertanding dengan peraturan-peraturan yang ada sehingga tidak sembarangan bertanding. Mereka berlatih dan disiplin bahkan mereka menguasai disiplin dalam segala hal, melatih tubuh degan disiplin. Askesis melatih tubuh ini dengan hati dan pikiran menjadi murni, dengan apa latihan askesis ini? Menurut para bapa gereja melihatnya sebagai: </w:t>
      </w:r>
    </w:p>
    <w:p w14:paraId="38A0E6E3" w14:textId="7B311C9B" w:rsidR="000F5A9C" w:rsidRPr="000F5A9C" w:rsidRDefault="000F5A9C" w:rsidP="00A1076A">
      <w:pPr>
        <w:pStyle w:val="ListParagraph"/>
        <w:numPr>
          <w:ilvl w:val="0"/>
          <w:numId w:val="5"/>
        </w:numPr>
        <w:spacing w:after="200"/>
        <w:ind w:right="86"/>
      </w:pPr>
      <w:r w:rsidRPr="000F5A9C">
        <w:t>St. Irenius melatihnya sebagai latihan berpuasa untuk melawan nafsu kedagingan.</w:t>
      </w:r>
    </w:p>
    <w:p w14:paraId="0FC65946" w14:textId="77777777" w:rsidR="000F5A9C" w:rsidRPr="000F5A9C" w:rsidRDefault="000F5A9C" w:rsidP="000F5A9C">
      <w:pPr>
        <w:numPr>
          <w:ilvl w:val="0"/>
          <w:numId w:val="5"/>
        </w:numPr>
        <w:spacing w:after="200"/>
        <w:ind w:right="86"/>
      </w:pPr>
      <w:r w:rsidRPr="000F5A9C">
        <w:t>St. Cyril di Yerusalem melatihnya sebagai latihan berdoa untuk terus memurnikan hati dan pikiran dengan berjaga-jaga dalam doa.</w:t>
      </w:r>
    </w:p>
    <w:p w14:paraId="475B9EDB" w14:textId="77777777" w:rsidR="000F5A9C" w:rsidRPr="000F5A9C" w:rsidRDefault="000F5A9C" w:rsidP="000F5A9C">
      <w:pPr>
        <w:numPr>
          <w:ilvl w:val="0"/>
          <w:numId w:val="5"/>
        </w:numPr>
        <w:spacing w:after="200"/>
        <w:ind w:right="86"/>
      </w:pPr>
      <w:r w:rsidRPr="000F5A9C">
        <w:t>St. Jerome melihatnya sebagai latihan kemurnian hati dan hidup dalam kesederhaan untuk melawan ketamakan dan keserakahan.</w:t>
      </w:r>
    </w:p>
    <w:p w14:paraId="20EA1BE4" w14:textId="77777777" w:rsidR="000F5A9C" w:rsidRPr="000F5A9C" w:rsidRDefault="000F5A9C" w:rsidP="000F5A9C">
      <w:pPr>
        <w:numPr>
          <w:ilvl w:val="0"/>
          <w:numId w:val="5"/>
        </w:numPr>
        <w:spacing w:after="200"/>
        <w:ind w:right="86"/>
      </w:pPr>
      <w:r w:rsidRPr="000F5A9C">
        <w:t>St. John Chrysostom mengatakan bahwa melatih diri dalam kebajikan, menolong orang miskin, tekun dalam membaca kitab-kitab suci, dan teratur dalam menerima perjamuan kudus. Rasul Paulus juga menuliskan demikian dalam 1 Timotius 4:7-8</w:t>
      </w:r>
      <w:r w:rsidRPr="000F5A9C">
        <w:rPr>
          <w:vertAlign w:val="superscript"/>
        </w:rPr>
        <w:footnoteReference w:id="7"/>
      </w:r>
      <w:r w:rsidRPr="000F5A9C">
        <w:t>.</w:t>
      </w:r>
    </w:p>
    <w:p w14:paraId="45251EFB" w14:textId="5731BE1D" w:rsidR="000F5A9C" w:rsidRPr="000F5A9C" w:rsidRDefault="000F5A9C" w:rsidP="00A1076A">
      <w:pPr>
        <w:spacing w:after="200"/>
        <w:ind w:right="86" w:firstLine="0"/>
      </w:pPr>
      <w:r w:rsidRPr="000F5A9C">
        <w:t>Latihan askesis melatih tubuh, pikiran, dan jiwa sehingga kita dapat mempersembahkan tubuh kita sebagai persembahan yang hidup, kudus dihadapan Allah.</w:t>
      </w:r>
      <w:r w:rsidR="00A1076A">
        <w:t xml:space="preserve"> </w:t>
      </w:r>
      <w:r w:rsidRPr="000F5A9C">
        <w:t xml:space="preserve">Dalam usaha merespon kesempatan dilakukan dengan askesis untuk tetap menjaga pikiran dan hati tetap berfokus pada Allah yang dilakukan secara terus-menerus. Sama halnya dengan Si </w:t>
      </w:r>
      <w:r w:rsidRPr="000F5A9C">
        <w:lastRenderedPageBreak/>
        <w:t xml:space="preserve">pedagang yang berusaha mencari dan menemukan mutiara itu dengan suatu ketaatan. Berfokus pada Si pedagang bertindak untuk memperolehnya dengan serius dan cara yang sempurna. Usaha yang perlu kita lakukan dalam bentuk </w:t>
      </w:r>
      <w:r w:rsidRPr="000F5A9C">
        <w:rPr>
          <w:i/>
          <w:iCs/>
        </w:rPr>
        <w:t xml:space="preserve">Askesis </w:t>
      </w:r>
      <w:r w:rsidRPr="000F5A9C">
        <w:t>dalam mencapai penyatuan dengan Kristus dalam kekekalan setelah melakukan usaha merespon kesempatan berharga. Armand Barus menyimpulkan bahwa dalam karakter Si pedagang ini ada pengorbanan atau komitmen total</w:t>
      </w:r>
      <w:r w:rsidRPr="000F5A9C">
        <w:rPr>
          <w:vertAlign w:val="superscript"/>
        </w:rPr>
        <w:footnoteReference w:id="8"/>
      </w:r>
      <w:r w:rsidRPr="000F5A9C">
        <w:t xml:space="preserve">. Si pedagang melakukan dengan penuh usaha dan komitmen untuk menemukan yang dicari yaitu merespon kesempatan menjadi murid Yesus dengan menyerahkan diri sepenuhnya kepada Tuhan. </w:t>
      </w:r>
    </w:p>
    <w:p w14:paraId="0F060E39" w14:textId="16B1A590" w:rsidR="001150DB" w:rsidRDefault="000F5A9C" w:rsidP="001150DB">
      <w:pPr>
        <w:spacing w:after="200"/>
        <w:ind w:left="-15" w:right="86"/>
      </w:pPr>
      <w:r w:rsidRPr="000F5A9C">
        <w:t>Dalam masa kehidupan Yesus mutiara merupakan barang yang sangat berharga. Jika kita melihat dalam wahyu 18:12, mutiara dimasukan dalam ke dalam daftar barang-barang dagangan yang mencakup emas, perak, dan batu mulia. Ini artinya pada jaman Yesus, mutiara sangatlah berharga tentunya memiliki nilai yang sangat tinggi dan indah. Namun dalam perumpamaan ini kita tidak berfokus pada mutiara yang memiliki nilai sangat tinggi itu tetapi, kita melihat bagaimana karakter dari si pedagang ini. Orang-orang yang mendengar perumpamaan Yesus pada saat itu pastinya memiliki tanggapan dan pemahaman yang berbeda-beda. Tetapi perlu ditekankan bahwa manusia harusnya memanfaatkan kesempatan yang ada dengan baik agar menjadi bagian dalam kerajaan sorga sebagai murid Yesus yang menjadikan Yesus sebagai pusat dalam hidup. Sama halnya dengan Si pedagang itu, semuannya pantas ditinggalkan asalkan yang satu ini jangan hilang. Kita sebagai manusia perlu bijaksana dalam melihat diri kita untuk meresponi kerajaan sorga. Menjual seluruh harta duniawi kita untuk mendapat kesempatan yang baik masuk dalam kerajaan surga. Seorang pedangan yang menjual seluruh hartanya ditonjolkan disini sebagai model utama umat Kristen. Tidak semua orang dituntut menjual seluruh harta miliknya namun tidak satu orang pun yang dapat mengabdi pada dua tuan (Mat 6:24)</w:t>
      </w:r>
      <w:r w:rsidRPr="000F5A9C">
        <w:rPr>
          <w:vertAlign w:val="superscript"/>
        </w:rPr>
        <w:footnoteReference w:id="9"/>
      </w:r>
      <w:r w:rsidRPr="000F5A9C">
        <w:t>. Ini adalah sebuah pilihan setiap orang Kristen, karena nasip setiap orang pada saat penghakiman akan tergantung pada opsi pilihan mereka masing-masing. Maka dari itu gunakan kesempatan berharga itu dengan bijak sehingga kita dapat menghasilkan sesuatu yang baik. Harus berusaha keras mewujudkan kesempatan berharga itu, meyerahkan diri sepenuhnya kepada Kristus untuk mencapai tujuan akhir manusia.</w:t>
      </w:r>
      <w:r w:rsidR="001150DB">
        <w:t xml:space="preserve"> </w:t>
      </w:r>
      <w:r w:rsidRPr="000F5A9C">
        <w:t xml:space="preserve">Sama seperti seorang pedagang yang berusaha mencari Mutiara dan menemukan Mutiara yang sangat berharga itu. Manusia yang memiliki usaha untuk mencapai kesempatan yang sangat berharga itu. Usaha yang dilakukan adalah menyerahkan diri sepenuhnya kepada Kristus untuk menjalankan misi Kristus di dunia ini yaitu, menjadikan semua manusia murid-Nya. </w:t>
      </w:r>
    </w:p>
    <w:p w14:paraId="426B7E1B" w14:textId="473EFF04" w:rsidR="001150DB" w:rsidRPr="000F5A9C" w:rsidRDefault="000F5A9C" w:rsidP="001150DB">
      <w:pPr>
        <w:spacing w:after="200"/>
        <w:ind w:left="-15" w:right="86"/>
      </w:pPr>
      <w:r w:rsidRPr="000F5A9C">
        <w:t>Oleh sebab itu ada dua hal yang ditekankan disini yaitu, berpantangan dari hal-hal duniawi dan kewaspadaan. Mengapa? Karena si pedagang ini tahu mana yang lebih berharga sama halnya dengan manusia tahu tentang kebenaran. Menjual seluruh harta miliknya adalah suatu keputusan yang bisa dikatakan bijak karena disini terlihat si pedagang bisa memilih dan berani mengambil keputusan untuk menjual seluruh harta miliknya demi satu mutiara yang indah itu. Si pedagang ini memiliki kemampuan dalam memilih mutiara yang lebih berharga, karena tidak semua orang memiliki kemampuan seperti itu. saya simpulkan bahwa kemampuan memilih atau bijak dalam mengambil keputusan</w:t>
      </w:r>
      <w:r w:rsidR="001150DB">
        <w:t>.</w:t>
      </w:r>
      <w:r w:rsidRPr="000F5A9C">
        <w:rPr>
          <w:vertAlign w:val="superscript"/>
        </w:rPr>
        <w:footnoteReference w:id="10"/>
      </w:r>
      <w:r w:rsidR="001150DB">
        <w:t xml:space="preserve"> </w:t>
      </w:r>
      <w:r w:rsidRPr="000F5A9C">
        <w:t xml:space="preserve">Usaha tidak menghianati hasil, kita menyerahkan diri kita sepenuhnya kepada Kristus serta menjalankan misi Kristus, maka ketaatan sukarela yang menjadikan </w:t>
      </w:r>
      <w:r w:rsidRPr="000F5A9C">
        <w:lastRenderedPageBreak/>
        <w:t>kita kawan-kawan Allah</w:t>
      </w:r>
      <w:r w:rsidR="001150DB">
        <w:t>.</w:t>
      </w:r>
      <w:r w:rsidRPr="000F5A9C">
        <w:rPr>
          <w:vertAlign w:val="superscript"/>
        </w:rPr>
        <w:footnoteReference w:id="11"/>
      </w:r>
      <w:r w:rsidRPr="000F5A9C">
        <w:t xml:space="preserve"> Artinya kita diberi kesempatan menjadi murid Kristus dan mengikut Kristus dengan ketaatan yang setia kita menjadi bagian dalam kerajaan surga yang sudah disediakan untuk kita yaitu penyatuan dengan Allah (Theosis). </w:t>
      </w:r>
    </w:p>
    <w:p w14:paraId="77D523E9" w14:textId="4CCBF33B" w:rsidR="001150DB" w:rsidRPr="000F5A9C" w:rsidRDefault="000F5A9C" w:rsidP="001150DB">
      <w:pPr>
        <w:spacing w:after="200" w:line="240" w:lineRule="auto"/>
        <w:ind w:left="553" w:right="86"/>
        <w:jc w:val="left"/>
        <w:rPr>
          <w:sz w:val="22"/>
        </w:rPr>
      </w:pPr>
      <w:r w:rsidRPr="000F5A9C">
        <w:rPr>
          <w:sz w:val="22"/>
        </w:rPr>
        <w:t>His heart yearns for heavenly things, and nothing on earth pleases him. The allure of earthly things has now dissipated, for only the brilliance of that precious pearl dazzles his mind. Solomon justly says of such love, “Love is strong as death,” because just as death destroys the body, so ardent desire for eternal life cuts off the love for material things. For love makes insensitive to extraneous earthly desires the person whom it has swept off his feet</w:t>
      </w:r>
      <w:r w:rsidRPr="000F5A9C">
        <w:rPr>
          <w:sz w:val="22"/>
          <w:vertAlign w:val="superscript"/>
        </w:rPr>
        <w:footnoteReference w:id="12"/>
      </w:r>
    </w:p>
    <w:p w14:paraId="39CCEC88" w14:textId="46CFA72B" w:rsidR="000F5A9C" w:rsidRPr="000F5A9C" w:rsidRDefault="000F5A9C" w:rsidP="001150DB">
      <w:pPr>
        <w:spacing w:after="200"/>
        <w:ind w:left="-15" w:right="86" w:firstLine="0"/>
      </w:pPr>
      <w:r w:rsidRPr="000F5A9C">
        <w:t xml:space="preserve">Ada kesadaran dalam hati Si pedagang mutiara, sadar bahwa hatinya mendambakan hal-hal surgawi dan tidak ada apapun di bumi yang membuatnya senang. Hanya indahnya mutiara berharga itu yang membuat Si pedagang meninggalkan seluruh harta miliknya. Jadi, melalui Askesis kita berusaha merespon kesempatan berharga dengan taat pada Kristus dan mampu meninggalkan hal-hal duniawi dan berfokus pada mutiara yang berharga yang disediakan Tuhan bagi kita manusia yaitu menyatu dengan Dia dalam kekekalan. </w:t>
      </w:r>
    </w:p>
    <w:p w14:paraId="2695CBD8" w14:textId="274CEA79" w:rsidR="000F5A9C" w:rsidRPr="000F5A9C" w:rsidRDefault="000F5A9C" w:rsidP="001150DB">
      <w:pPr>
        <w:spacing w:after="200" w:line="240" w:lineRule="auto"/>
        <w:ind w:left="553" w:right="86"/>
        <w:jc w:val="left"/>
      </w:pPr>
      <w:r w:rsidRPr="000F5A9C">
        <w:rPr>
          <w:sz w:val="22"/>
        </w:rPr>
        <w:t xml:space="preserve">Two things therefore are requisite, abstinence from worldly matters, and watchfulness. For He says </w:t>
      </w:r>
      <w:r w:rsidR="001150DB">
        <w:rPr>
          <w:sz w:val="22"/>
        </w:rPr>
        <w:t>o</w:t>
      </w:r>
      <w:r w:rsidRPr="000F5A9C">
        <w:rPr>
          <w:sz w:val="22"/>
        </w:rPr>
        <w:t>ne seeking goodly pearls, who when he had found one of great price, sold all and bought it. For the truth is one, and not in many divisions. And much as he that has the pearl knows indeed himself that he is rich, but others know not, many times, that he is holding it in his hand (for there is no corporeal bulk); just so also with the gospel, they that have hold of it know that they are rich, but the unbelievers, not knowing of this treasure, are in ignorance also of our wealth</w:t>
      </w:r>
      <w:r w:rsidRPr="000F5A9C">
        <w:rPr>
          <w:vertAlign w:val="superscript"/>
        </w:rPr>
        <w:footnoteReference w:id="13"/>
      </w:r>
      <w:r w:rsidRPr="000F5A9C">
        <w:t>.</w:t>
      </w:r>
    </w:p>
    <w:p w14:paraId="7EE4F736" w14:textId="77777777" w:rsidR="001150DB" w:rsidRDefault="000F5A9C" w:rsidP="001150DB">
      <w:pPr>
        <w:spacing w:after="200"/>
        <w:ind w:left="-15" w:right="86" w:firstLine="0"/>
      </w:pPr>
      <w:r w:rsidRPr="000F5A9C">
        <w:t xml:space="preserve">Melakukan disiplin rohani yang membuat kita manusia bisa melawan hal-hal duniawi dan tetap waspada. Usaha untuk mendisiplinkan diri saja tidak cukup, kita perlu menjadi mutiara yang indah bagi orang lain sebagai murid Yesus yang telah menyerahkan diri sepenuhnya kepada Kristus. </w:t>
      </w:r>
    </w:p>
    <w:p w14:paraId="26AE328F" w14:textId="228C63FF" w:rsidR="000F5A9C" w:rsidRPr="000F5A9C" w:rsidRDefault="000F5A9C" w:rsidP="001150DB">
      <w:pPr>
        <w:spacing w:after="200"/>
        <w:ind w:left="-15" w:right="86" w:firstLine="0"/>
      </w:pPr>
      <w:r w:rsidRPr="000F5A9C">
        <w:rPr>
          <w:b/>
          <w:bCs/>
        </w:rPr>
        <w:t>Menjadi murid Yesus</w:t>
      </w:r>
    </w:p>
    <w:p w14:paraId="03D6710B" w14:textId="77777777" w:rsidR="000F5A9C" w:rsidRPr="000F5A9C" w:rsidRDefault="000F5A9C" w:rsidP="000F5A9C">
      <w:pPr>
        <w:spacing w:after="200"/>
        <w:ind w:left="-15" w:right="86"/>
      </w:pPr>
      <w:r w:rsidRPr="000F5A9C">
        <w:t>Menjadi murid Yesus berarti mengikut secara total, menjadikan Yesus sebagai pusat hidup dan persekutuan dengan Yesus lebih utama dibanding semua ritual agara, semua yang dimiliki seseorang, termaksud harta, gelar, status, sosial, dan jabatan</w:t>
      </w:r>
      <w:r w:rsidRPr="000F5A9C">
        <w:rPr>
          <w:vertAlign w:val="superscript"/>
        </w:rPr>
        <w:footnoteReference w:id="14"/>
      </w:r>
      <w:r w:rsidRPr="000F5A9C">
        <w:t>. Ini sama halnya dengan seorang pedagang yang menual seluruh harta demi satu mutiara berharga. Untuk menjadi murid bukan hanya sekedar percaya tetapi mampu memuridkan orang lain untuk mengikut Yesus sama seperti seorang pedagang yang berusaha menemukan mutiara berharga. Pada zaman Yesus istilah murid digunakan untuk menunjuk kepada orang-orang yang mengikuti dan orang yang belajar dari gurunya (baca Mat 11:27, 14:12, Mar 2:18) orang yang mengikuti Yesus disebut murid-murid Yesus</w:t>
      </w:r>
      <w:r w:rsidRPr="000F5A9C">
        <w:rPr>
          <w:vertAlign w:val="superscript"/>
        </w:rPr>
        <w:footnoteReference w:id="15"/>
      </w:r>
      <w:r w:rsidRPr="000F5A9C">
        <w:t xml:space="preserve">. Menjadi murid Yesus berarti mengikuti Yesus, menyerahkan diri sepenuhnya kepada Yesus sama halnya dengan Si pedagang yang dengan setia mencari mutiara untuk tetap berkomitmen secara total menjadi berharga bersama dengan Kristus. </w:t>
      </w:r>
    </w:p>
    <w:p w14:paraId="3B3951CD" w14:textId="77777777" w:rsidR="00630E95" w:rsidRDefault="000F5A9C" w:rsidP="00630E95">
      <w:pPr>
        <w:spacing w:after="200"/>
        <w:ind w:left="-15" w:right="86"/>
      </w:pPr>
      <w:r w:rsidRPr="000F5A9C">
        <w:lastRenderedPageBreak/>
        <w:tab/>
        <w:t>Pada akhirnya Hendi menjelaskan bahwa untuk meraih kesempatan berharga yaitu kerajaan Surga haruslah disertai komitmen atau peyerahan total termaksud harta benda yang kita miliki. Itu saja tidak cukup, segala aspek kehidupan kita harus diserahkan kepada Kristus yang adalah Raja kerajaan sorga</w:t>
      </w:r>
      <w:r w:rsidRPr="000F5A9C">
        <w:rPr>
          <w:vertAlign w:val="superscript"/>
        </w:rPr>
        <w:footnoteReference w:id="16"/>
      </w:r>
      <w:r w:rsidRPr="000F5A9C">
        <w:t xml:space="preserve">. Artinya kita menyerahkan diri kita sepenuhnya kepada Kristus dalam arti semuannya menjadi milik Kristus baik itu harta benda kita. Seluruh aspek kehidupan kita bukan lagi tentang hawa nafsu dunia kita tetapi hidup Bersama dengan Kristus dan mengambil bagian dalam kerajaan surga. Usaha merespon kesempatan paling berharga adalah menyerahkan hidup seraca total kepada Kristus dan hidup Bersama dengan Kristus menjalankan misi Kristus di dunia serta mengambil bagian bersama dengan Kristus dalam kerajaan Surga. </w:t>
      </w:r>
    </w:p>
    <w:p w14:paraId="52104756" w14:textId="5CB58843" w:rsidR="001150DB" w:rsidRPr="001150DB" w:rsidRDefault="001150DB" w:rsidP="00630E95">
      <w:pPr>
        <w:spacing w:after="200"/>
        <w:ind w:right="86" w:firstLine="0"/>
        <w:rPr>
          <w:i/>
          <w:iCs/>
        </w:rPr>
      </w:pPr>
      <w:r w:rsidRPr="001150DB">
        <w:rPr>
          <w:b/>
          <w:bCs/>
          <w:i/>
          <w:iCs/>
        </w:rPr>
        <w:t>Konsep Teologis</w:t>
      </w:r>
    </w:p>
    <w:p w14:paraId="5BBBBD8C" w14:textId="2103E8B0" w:rsidR="001150DB" w:rsidRPr="001150DB" w:rsidRDefault="001150DB" w:rsidP="00630E95">
      <w:pPr>
        <w:spacing w:after="200"/>
        <w:ind w:left="-15" w:right="86"/>
        <w:rPr>
          <w:i/>
          <w:iCs/>
        </w:rPr>
      </w:pPr>
      <w:r w:rsidRPr="001150DB">
        <w:t xml:space="preserve">Berdasarkan struktur perumpamaan diatas, perumpamaan ini mengajarkan bahwa hal kerajaan Allah diumpamakan seperti seorang pedagang yang memiliki </w:t>
      </w:r>
      <w:r w:rsidRPr="001150DB">
        <w:rPr>
          <w:i/>
          <w:iCs/>
        </w:rPr>
        <w:t xml:space="preserve">usaha atau kemampuan memilih kesempatan yang paling berharga. </w:t>
      </w:r>
      <w:r w:rsidRPr="001150DB">
        <w:t xml:space="preserve">Tujuannya supaya semua orang memiliki usaha atau kemampuan untuk menyerahkan seluruh kehidupan secara total serta melakukan disiplin rohani untuk mencapai penyatuan dengan Kristus dalam kekekalan. </w:t>
      </w:r>
      <w:r w:rsidRPr="001150DB">
        <w:rPr>
          <w:b/>
          <w:bCs/>
          <w:i/>
          <w:iCs/>
        </w:rPr>
        <w:t>Ringkasan</w:t>
      </w:r>
    </w:p>
    <w:p w14:paraId="56BD4869" w14:textId="77777777" w:rsidR="00630E95" w:rsidRDefault="001150DB" w:rsidP="00630E95">
      <w:pPr>
        <w:spacing w:after="200"/>
        <w:ind w:left="-15" w:right="86"/>
      </w:pPr>
      <w:r w:rsidRPr="001150DB">
        <w:t xml:space="preserve">Dalam perumpaan ini, usaha atau kemampuan memilih kesempatan yang paling berharga dengan cara menjual seluruh harta yang dimiliki dan membeli satu Mutiara itu, perumpaan ini mengajarkan kepada setiap umat Kristen haruslah memiliki usaha atau kemampuan memilih kesempatan paling berharga yaitu kerajaan Surga, karena yang namanya kesempatan hanyalah bersifat sementara artinya bisa hilang kesempatan itu. Maka hanya menyadari kesempatan itu saja tidak cukup diperlukan tindakan atau usaha untuk mencapai kesempatan yang berharga itu dengan cara menyerahkan diri secara total kepada Tuhan dan menjadi murid Kristus yang selalu taat pada perintah-Nya dengan melakukan askesis. </w:t>
      </w:r>
    </w:p>
    <w:p w14:paraId="21E5D921" w14:textId="4D4B2452" w:rsidR="001150DB" w:rsidRPr="001150DB" w:rsidRDefault="001150DB" w:rsidP="00630E95">
      <w:pPr>
        <w:spacing w:after="200"/>
        <w:ind w:right="86" w:firstLine="0"/>
      </w:pPr>
      <w:r w:rsidRPr="001150DB">
        <w:rPr>
          <w:b/>
          <w:bCs/>
          <w:i/>
          <w:iCs/>
        </w:rPr>
        <w:t>Aplikasi</w:t>
      </w:r>
    </w:p>
    <w:p w14:paraId="3B8CF2CB" w14:textId="77777777" w:rsidR="00630E95" w:rsidRDefault="001150DB" w:rsidP="00630E95">
      <w:pPr>
        <w:spacing w:after="200"/>
        <w:ind w:left="-15" w:right="86"/>
      </w:pPr>
      <w:r w:rsidRPr="001150DB">
        <w:t xml:space="preserve">Dalam usaha meraih kesempatan yang paling berharga yaitu Kerajaan Surga haruslah mengerjakannya dengan sungguh-sungguh, dengan tulus, iklas dengan menyerahkan seluruhnya kepada Kristus secara total tanpa terkecuali. Melakukan disiplin rohani (Askesis) dalam menghindari hal-hal duniawi sehingga pikiran dan hati tetap berfokus pada mutiara berharga yaitu penyatuan dengan Kristus. Seluruh kehidupan kita serahkan kepada Kristus untuk menjadi alat menjalankan misi Kristus di dunia ini dan bersama dengan Kristus masuk dalam Kerajaan surga yang pada akhirnya kita menyatu dengan Allah dalam kekekalan (Theosis). Untuk mencapai kekekalan bersama Kristus haruslah berusaha dengan menjalankan Askesis dalam proses menjadi seperti Kristus. </w:t>
      </w:r>
      <w:r w:rsidRPr="001150DB">
        <w:rPr>
          <w:b/>
          <w:i/>
          <w:iCs/>
        </w:rPr>
        <w:t>Personal</w:t>
      </w:r>
    </w:p>
    <w:p w14:paraId="4C79CBB3" w14:textId="23CE472B" w:rsidR="001150DB" w:rsidRPr="001150DB" w:rsidRDefault="001150DB" w:rsidP="00630E95">
      <w:pPr>
        <w:spacing w:after="200"/>
        <w:ind w:left="-15" w:right="86"/>
      </w:pPr>
      <w:r w:rsidRPr="001150DB">
        <w:t xml:space="preserve">Memahami bahwa usaha meraih kesempatan adalah gambaran dari kehidupan yang sungguh-sungguh menyerahkan diri kepada Kristus melalui iman dan tindakan sebagai wujud ketaatan dihadapan-Nya. Kesempatan yang diberikan Kristus hanyalah sementara, maka itu menyadari anugerah atau kesempatan itu dan kerjakan dengan penuh totalitas. Dengan demikian kita hidup sepenuhnya untuk Tuhan. </w:t>
      </w:r>
    </w:p>
    <w:p w14:paraId="778877A1" w14:textId="77777777" w:rsidR="001150DB" w:rsidRPr="001150DB" w:rsidRDefault="001150DB" w:rsidP="001150DB">
      <w:pPr>
        <w:spacing w:after="200"/>
        <w:ind w:left="-15" w:right="86"/>
      </w:pPr>
    </w:p>
    <w:p w14:paraId="49624104" w14:textId="77777777" w:rsidR="001150DB" w:rsidRPr="001150DB" w:rsidRDefault="001150DB" w:rsidP="001150DB">
      <w:pPr>
        <w:spacing w:after="200"/>
        <w:ind w:left="-15" w:right="86"/>
      </w:pPr>
    </w:p>
    <w:p w14:paraId="59651516" w14:textId="77777777" w:rsidR="001150DB" w:rsidRPr="001150DB" w:rsidRDefault="001150DB" w:rsidP="001150DB">
      <w:pPr>
        <w:spacing w:after="200"/>
        <w:ind w:left="-15" w:right="86"/>
      </w:pPr>
    </w:p>
    <w:p w14:paraId="15E6D6A5" w14:textId="77777777" w:rsidR="001150DB" w:rsidRPr="001150DB" w:rsidRDefault="001150DB" w:rsidP="00630E95">
      <w:pPr>
        <w:spacing w:after="200"/>
        <w:ind w:right="86" w:firstLine="0"/>
        <w:rPr>
          <w:b/>
          <w:bCs/>
          <w:i/>
          <w:iCs/>
        </w:rPr>
      </w:pPr>
      <w:r w:rsidRPr="001150DB">
        <w:rPr>
          <w:b/>
          <w:bCs/>
          <w:i/>
          <w:iCs/>
        </w:rPr>
        <w:t>Anagogi</w:t>
      </w:r>
    </w:p>
    <w:p w14:paraId="3071F74A" w14:textId="559F4A77" w:rsidR="00F634CD" w:rsidRDefault="001150DB" w:rsidP="00A035B4">
      <w:pPr>
        <w:spacing w:after="200"/>
        <w:ind w:left="-15" w:right="86"/>
      </w:pPr>
      <w:r w:rsidRPr="001150DB">
        <w:tab/>
        <w:t>Tidak memiliki usaha berarti hidup yang sia-sia yang mendatangkan hidup dalam hawa nafsu duniawi yang penuh dengan kesia-siaan. Akan tetapi hidup yang penuh dengan usaha atau kemampuan memilih kesempatan yang paling berharga yang menghasilakan kehidupan yang sepenuhnya menjadikan Kristus sebagai objek utama yang pada akhirnya dengan usaha atau kemampuan memilih, menguduskan manusia dalam mencapai kesempurnaan untuk menyatu dengan Kristus dan menjadi murid Kristus dalam mengambil bagian dalam kerajaan Allah</w:t>
      </w:r>
    </w:p>
    <w:p w14:paraId="1F289AFA" w14:textId="77777777" w:rsidR="00F634CD" w:rsidRDefault="000D30B1">
      <w:pPr>
        <w:pStyle w:val="Heading2"/>
        <w:ind w:left="-5"/>
      </w:pPr>
      <w:r>
        <w:t xml:space="preserve">KESIMPULAN  </w:t>
      </w:r>
    </w:p>
    <w:p w14:paraId="378800C8" w14:textId="77777777" w:rsidR="00630E95" w:rsidRPr="00630E95" w:rsidRDefault="00630E95" w:rsidP="00630E95">
      <w:pPr>
        <w:spacing w:after="201"/>
        <w:ind w:left="-15" w:right="86" w:firstLine="0"/>
      </w:pPr>
      <w:r w:rsidRPr="00630E95">
        <w:t xml:space="preserve">Dalam perumpamaan ini memiliki makna spiritualitas yang sangat penting bagi kehidupan setiap orang. Saat ini banyak orang mengaku telah menerima Yesus Kristus, menjadi murid Yesus, dan paling taat pada hukum taurah, tetapi tidak ada usaha yang murni atau komitmen yang total untuk menyatu dengan Kristus yang pemilik kehidupan. </w:t>
      </w:r>
    </w:p>
    <w:p w14:paraId="7792D03F" w14:textId="77777777" w:rsidR="00630E95" w:rsidRPr="00630E95" w:rsidRDefault="00630E95" w:rsidP="00630E95">
      <w:pPr>
        <w:spacing w:after="201"/>
        <w:ind w:right="86" w:firstLine="0"/>
      </w:pPr>
      <w:r w:rsidRPr="00630E95">
        <w:tab/>
        <w:t xml:space="preserve">Perumpamaan ini berbicara tentang seorang pedagang yang memiliki usaha atau kemampuan dalam memilih mutiara yang sangat berharga. Si pedagangg mencari mutiara memanglah muda tetapi menemukan mutiara yang sangat berharga adalah hal yang sangat tidak muda dan tidak biasa. Di samping usaha ada pengurbanan yang dilakukan Si pedagang untuk menjual seluruh harta duniawi demi satu kesempatan berharga bersama dengan Kristus. </w:t>
      </w:r>
    </w:p>
    <w:p w14:paraId="2AD7A77B" w14:textId="2E40D481" w:rsidR="00A035B4" w:rsidRPr="00630E95" w:rsidRDefault="00630E95" w:rsidP="00A035B4">
      <w:pPr>
        <w:spacing w:after="201"/>
        <w:ind w:left="-15" w:right="86" w:firstLine="0"/>
      </w:pPr>
      <w:r>
        <w:tab/>
      </w:r>
      <w:r w:rsidRPr="00630E95">
        <w:tab/>
        <w:t xml:space="preserve">Dalam perumpamaan tentang mutiara yang indah ini menggambarkan usaha manusia meninggalkan kehidupan dunia, hawa nafsu duniawi untuk hidup berfokus pada Kristus dalam menjadi murid Kristus yang setia memberitakan injil Kristus. Untuk itu manusia harus sadar dan merespon kesempatan berharga tersebut dengan menyerahkan diri sepenuhnya kepada Kristus dan menjadi murid Kristus yang setia sama seperti seorang pedagang yang memiliki usaha dalam mencari mutiara yang berharga. </w:t>
      </w:r>
    </w:p>
    <w:p w14:paraId="4C7C18EF" w14:textId="493CAB64" w:rsidR="00F634CD" w:rsidRDefault="00F634CD">
      <w:pPr>
        <w:spacing w:after="201"/>
        <w:ind w:left="-15" w:right="86" w:firstLine="0"/>
      </w:pPr>
    </w:p>
    <w:p w14:paraId="4FD558B2" w14:textId="77777777" w:rsidR="00F634CD" w:rsidRDefault="000D30B1">
      <w:pPr>
        <w:pStyle w:val="Heading2"/>
        <w:ind w:left="-5"/>
      </w:pPr>
      <w:r>
        <w:t xml:space="preserve">REFERENSI </w:t>
      </w:r>
    </w:p>
    <w:p w14:paraId="2F3899E6" w14:textId="77777777" w:rsidR="00723302" w:rsidRPr="00723302" w:rsidRDefault="00723302" w:rsidP="00723302">
      <w:pPr>
        <w:spacing w:after="2" w:line="480" w:lineRule="auto"/>
        <w:ind w:left="571" w:right="100" w:hanging="586"/>
        <w:jc w:val="left"/>
      </w:pPr>
      <w:r w:rsidRPr="00723302">
        <w:fldChar w:fldCharType="begin" w:fldLock="1"/>
      </w:r>
      <w:r w:rsidRPr="00723302">
        <w:instrText xml:space="preserve">ADDIN Mendeley Bibliography CSL_BIBLIOGRAPHY </w:instrText>
      </w:r>
      <w:r w:rsidRPr="00723302">
        <w:fldChar w:fldCharType="separate"/>
      </w:r>
      <w:r w:rsidRPr="00723302">
        <w:t xml:space="preserve">Barclay, William. </w:t>
      </w:r>
      <w:r w:rsidRPr="00723302">
        <w:rPr>
          <w:i/>
          <w:iCs/>
        </w:rPr>
        <w:t>pemahaman ALKITAB setiap hari Injil matius</w:t>
      </w:r>
      <w:r w:rsidRPr="00723302">
        <w:t>. jakarta: gunung Mulia, 2009.</w:t>
      </w:r>
    </w:p>
    <w:p w14:paraId="2974E07A" w14:textId="77777777" w:rsidR="00723302" w:rsidRPr="00723302" w:rsidRDefault="00723302" w:rsidP="00723302">
      <w:pPr>
        <w:spacing w:after="2" w:line="480" w:lineRule="auto"/>
        <w:ind w:left="571" w:right="100" w:hanging="586"/>
        <w:jc w:val="left"/>
      </w:pPr>
      <w:r w:rsidRPr="00723302">
        <w:t xml:space="preserve">Barus, Armand. </w:t>
      </w:r>
      <w:r w:rsidRPr="00723302">
        <w:rPr>
          <w:i/>
          <w:iCs/>
        </w:rPr>
        <w:t>perumpamaan Yesus</w:t>
      </w:r>
      <w:r w:rsidRPr="00723302">
        <w:t>. Jakarta: Scripture Union Indonesia (Anggota IKAPI), 2018.</w:t>
      </w:r>
    </w:p>
    <w:p w14:paraId="03D46C96" w14:textId="77777777" w:rsidR="00723302" w:rsidRPr="00723302" w:rsidRDefault="00723302" w:rsidP="00723302">
      <w:pPr>
        <w:spacing w:after="2" w:line="480" w:lineRule="auto"/>
        <w:ind w:left="571" w:right="100" w:hanging="586"/>
        <w:jc w:val="left"/>
      </w:pPr>
      <w:r w:rsidRPr="00723302">
        <w:t>Chrysostom, John. “Matthew 13 - Catena Bible &amp; Commentaries.” Diakses Juli 11, 2021. https://catenabible.com/mt/13.</w:t>
      </w:r>
    </w:p>
    <w:p w14:paraId="075655D1" w14:textId="77777777" w:rsidR="00723302" w:rsidRPr="00723302" w:rsidRDefault="00723302" w:rsidP="00723302">
      <w:pPr>
        <w:spacing w:after="2" w:line="480" w:lineRule="auto"/>
        <w:ind w:left="571" w:right="100" w:hanging="586"/>
        <w:jc w:val="left"/>
      </w:pPr>
      <w:r w:rsidRPr="00723302">
        <w:t xml:space="preserve">Hendi. </w:t>
      </w:r>
      <w:r w:rsidRPr="00723302">
        <w:rPr>
          <w:i/>
          <w:iCs/>
        </w:rPr>
        <w:t>Analisis Teks Narasi dan Surat dalam Perjanjian baru</w:t>
      </w:r>
      <w:r w:rsidRPr="00723302">
        <w:t>, n.d. https://www.academia.edu/33417869/ pdf.</w:t>
      </w:r>
    </w:p>
    <w:p w14:paraId="1626E38F" w14:textId="77777777" w:rsidR="00723302" w:rsidRPr="00723302" w:rsidRDefault="00723302" w:rsidP="00723302">
      <w:pPr>
        <w:spacing w:after="2" w:line="480" w:lineRule="auto"/>
        <w:ind w:left="571" w:right="100" w:hanging="586"/>
        <w:jc w:val="left"/>
      </w:pPr>
      <w:r w:rsidRPr="00723302">
        <w:lastRenderedPageBreak/>
        <w:t xml:space="preserve">Leks, Stefan. </w:t>
      </w:r>
      <w:r w:rsidRPr="00723302">
        <w:rPr>
          <w:i/>
          <w:iCs/>
        </w:rPr>
        <w:t>tafsiran Injil matius</w:t>
      </w:r>
      <w:r w:rsidRPr="00723302">
        <w:t>. yogyakarta: Kanisius, n.d.</w:t>
      </w:r>
    </w:p>
    <w:p w14:paraId="6CF49400" w14:textId="77777777" w:rsidR="00723302" w:rsidRPr="00723302" w:rsidRDefault="00723302" w:rsidP="00723302">
      <w:pPr>
        <w:spacing w:after="2" w:line="480" w:lineRule="auto"/>
        <w:ind w:left="571" w:right="100" w:hanging="586"/>
        <w:jc w:val="left"/>
      </w:pPr>
      <w:r w:rsidRPr="00723302">
        <w:t xml:space="preserve">Sembiring, Johannes. “Implementasi Pola Pemuridan Yesus Menurut Injil Matius.” </w:t>
      </w:r>
      <w:r w:rsidRPr="00723302">
        <w:rPr>
          <w:i/>
          <w:iCs/>
        </w:rPr>
        <w:t>KHARISMATA: Jurnal Teologi Pantekosta</w:t>
      </w:r>
      <w:r w:rsidRPr="00723302">
        <w:t xml:space="preserve"> 2, no. 2 (2020): 113–126.</w:t>
      </w:r>
    </w:p>
    <w:p w14:paraId="7DDEC6E5" w14:textId="77777777" w:rsidR="00723302" w:rsidRPr="00723302" w:rsidRDefault="00723302" w:rsidP="00723302">
      <w:pPr>
        <w:spacing w:after="2" w:line="480" w:lineRule="auto"/>
        <w:ind w:left="571" w:right="100" w:hanging="586"/>
        <w:jc w:val="left"/>
      </w:pPr>
      <w:r w:rsidRPr="00723302">
        <w:fldChar w:fldCharType="end"/>
      </w:r>
      <w:r w:rsidRPr="00723302">
        <w:fldChar w:fldCharType="begin" w:fldLock="1"/>
      </w:r>
      <w:r w:rsidRPr="00723302">
        <w:instrText xml:space="preserve">ADDIN Mendeley Bibliography CSL_BIBLIOGRAPHY </w:instrText>
      </w:r>
      <w:r w:rsidRPr="00723302">
        <w:fldChar w:fldCharType="separate"/>
      </w:r>
      <w:r w:rsidRPr="00723302">
        <w:t xml:space="preserve">Barclay, William. </w:t>
      </w:r>
      <w:r w:rsidRPr="00723302">
        <w:rPr>
          <w:i/>
          <w:iCs/>
        </w:rPr>
        <w:t>pemahaman ALKITAB setiap hari Injil matius</w:t>
      </w:r>
      <w:r w:rsidRPr="00723302">
        <w:t>. jakarta: gunung Mulia, 2009.</w:t>
      </w:r>
    </w:p>
    <w:p w14:paraId="66814BFB" w14:textId="77777777" w:rsidR="00723302" w:rsidRPr="00723302" w:rsidRDefault="00723302" w:rsidP="00723302">
      <w:pPr>
        <w:spacing w:after="2" w:line="480" w:lineRule="auto"/>
        <w:ind w:left="571" w:right="100" w:hanging="586"/>
        <w:jc w:val="left"/>
      </w:pPr>
      <w:r w:rsidRPr="00723302">
        <w:t xml:space="preserve">Barus, Armand. </w:t>
      </w:r>
      <w:r w:rsidRPr="00723302">
        <w:rPr>
          <w:i/>
          <w:iCs/>
        </w:rPr>
        <w:t>perumpamaan Yesus</w:t>
      </w:r>
      <w:r w:rsidRPr="00723302">
        <w:t>. Jakarta: Scripture Union Indonesia (Anggota IKAPI), 2018.</w:t>
      </w:r>
    </w:p>
    <w:p w14:paraId="094CC1B7" w14:textId="77777777" w:rsidR="00723302" w:rsidRPr="00723302" w:rsidRDefault="00723302" w:rsidP="00723302">
      <w:pPr>
        <w:spacing w:after="2" w:line="480" w:lineRule="auto"/>
        <w:ind w:left="571" w:right="100" w:hanging="586"/>
        <w:jc w:val="left"/>
      </w:pPr>
      <w:r w:rsidRPr="00723302">
        <w:t>Chrysostom, John. “Matthew 13 - Catena Bible &amp; Commentaries.” Diakses Juli 11, 2021. https://catenabible.com/mt/13.</w:t>
      </w:r>
    </w:p>
    <w:p w14:paraId="60B041AD" w14:textId="77777777" w:rsidR="00723302" w:rsidRPr="00723302" w:rsidRDefault="00723302" w:rsidP="00723302">
      <w:pPr>
        <w:spacing w:after="2" w:line="480" w:lineRule="auto"/>
        <w:ind w:left="571" w:right="100" w:hanging="586"/>
        <w:jc w:val="left"/>
      </w:pPr>
      <w:r w:rsidRPr="00723302">
        <w:t xml:space="preserve">Hendi. </w:t>
      </w:r>
      <w:r w:rsidRPr="00723302">
        <w:rPr>
          <w:i/>
          <w:iCs/>
        </w:rPr>
        <w:t>Analisis Teks Narasi dan Surat dalam Perjanjian baru</w:t>
      </w:r>
      <w:r w:rsidRPr="00723302">
        <w:t>, n.d. https://www.academia.edu/33417869/ pdf.</w:t>
      </w:r>
    </w:p>
    <w:p w14:paraId="64D46C87" w14:textId="77777777" w:rsidR="00723302" w:rsidRPr="00723302" w:rsidRDefault="00723302" w:rsidP="00723302">
      <w:pPr>
        <w:spacing w:after="2" w:line="480" w:lineRule="auto"/>
        <w:ind w:left="571" w:right="100" w:hanging="586"/>
        <w:jc w:val="left"/>
      </w:pPr>
      <w:r w:rsidRPr="00723302">
        <w:t xml:space="preserve">Leks, Stefan. </w:t>
      </w:r>
      <w:r w:rsidRPr="00723302">
        <w:rPr>
          <w:i/>
          <w:iCs/>
        </w:rPr>
        <w:t>tafsiran Injil matius</w:t>
      </w:r>
      <w:r w:rsidRPr="00723302">
        <w:t>. yogyakarta: Kanisius, n.d.</w:t>
      </w:r>
    </w:p>
    <w:p w14:paraId="44545959" w14:textId="77777777" w:rsidR="00723302" w:rsidRPr="00723302" w:rsidRDefault="00723302" w:rsidP="00723302">
      <w:pPr>
        <w:spacing w:after="2" w:line="480" w:lineRule="auto"/>
        <w:ind w:left="571" w:right="100" w:hanging="586"/>
        <w:jc w:val="left"/>
      </w:pPr>
      <w:r w:rsidRPr="00723302">
        <w:t xml:space="preserve">Sembiring, Johannes. “Implementasi Pola Pemuridan Yesus Menurut Injil Matius.” </w:t>
      </w:r>
      <w:r w:rsidRPr="00723302">
        <w:rPr>
          <w:i/>
          <w:iCs/>
        </w:rPr>
        <w:t>KHARISMATA: Jurnal Teologi Pantekosta</w:t>
      </w:r>
      <w:r w:rsidRPr="00723302">
        <w:t xml:space="preserve"> 2, no. 2 (2020): 113–126.</w:t>
      </w:r>
    </w:p>
    <w:p w14:paraId="0E086A05" w14:textId="72F49128" w:rsidR="00F634CD" w:rsidRDefault="00723302" w:rsidP="00723302">
      <w:pPr>
        <w:spacing w:after="2" w:line="480" w:lineRule="auto"/>
        <w:ind w:left="571" w:right="100" w:hanging="586"/>
        <w:jc w:val="left"/>
      </w:pPr>
      <w:r w:rsidRPr="00723302">
        <w:fldChar w:fldCharType="end"/>
      </w:r>
    </w:p>
    <w:sectPr w:rsidR="00F634CD">
      <w:headerReference w:type="even" r:id="rId41"/>
      <w:headerReference w:type="default" r:id="rId42"/>
      <w:footerReference w:type="even" r:id="rId43"/>
      <w:footerReference w:type="default" r:id="rId44"/>
      <w:headerReference w:type="first" r:id="rId45"/>
      <w:footerReference w:type="first" r:id="rId46"/>
      <w:pgSz w:w="11900" w:h="16840"/>
      <w:pgMar w:top="1148" w:right="1309" w:bottom="654" w:left="1987" w:header="720" w:footer="377" w:gutter="0"/>
      <w:pgNumType w:start="5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68CCC" w14:textId="77777777" w:rsidR="00D604C6" w:rsidRDefault="00D604C6">
      <w:pPr>
        <w:spacing w:after="0" w:line="240" w:lineRule="auto"/>
      </w:pPr>
      <w:r>
        <w:separator/>
      </w:r>
    </w:p>
  </w:endnote>
  <w:endnote w:type="continuationSeparator" w:id="0">
    <w:p w14:paraId="3973C7EA" w14:textId="77777777" w:rsidR="00D604C6" w:rsidRDefault="00D60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MT">
    <w:panose1 w:val="020706030806060202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D79FF" w14:textId="77777777" w:rsidR="00F634CD" w:rsidRDefault="000D30B1">
    <w:pPr>
      <w:spacing w:after="0" w:line="259" w:lineRule="auto"/>
      <w:ind w:right="99" w:firstLine="0"/>
      <w:jc w:val="right"/>
    </w:pPr>
    <w:r>
      <w:rPr>
        <w:rFonts w:ascii="Segoe UI" w:eastAsia="Segoe UI" w:hAnsi="Segoe UI" w:cs="Segoe UI"/>
        <w:sz w:val="19"/>
      </w:rPr>
      <w:t xml:space="preserve">DIEGESIS, e-ISSN: 2685-3485 | </w:t>
    </w:r>
    <w:r>
      <w:fldChar w:fldCharType="begin"/>
    </w:r>
    <w:r>
      <w:instrText xml:space="preserve"> PAGE   \* MERGEFORMAT </w:instrText>
    </w:r>
    <w:r>
      <w:fldChar w:fldCharType="separate"/>
    </w:r>
    <w:r>
      <w:rPr>
        <w:rFonts w:ascii="Segoe UI" w:eastAsia="Segoe UI" w:hAnsi="Segoe UI" w:cs="Segoe UI"/>
        <w:sz w:val="19"/>
      </w:rPr>
      <w:t>52</w:t>
    </w:r>
    <w:r>
      <w:rPr>
        <w:rFonts w:ascii="Segoe UI" w:eastAsia="Segoe UI" w:hAnsi="Segoe UI" w:cs="Segoe UI"/>
        <w:sz w:val="19"/>
      </w:rPr>
      <w:fldChar w:fldCharType="end"/>
    </w:r>
    <w:r>
      <w:rPr>
        <w:sz w:val="20"/>
      </w:rPr>
      <w:t xml:space="preserve"> </w:t>
    </w:r>
  </w:p>
  <w:p w14:paraId="584DEAA6" w14:textId="77777777" w:rsidR="00F634CD" w:rsidRDefault="000D30B1">
    <w:pPr>
      <w:spacing w:after="0" w:line="259" w:lineRule="auto"/>
      <w:ind w:right="0"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FD6CF" w14:textId="77777777" w:rsidR="00F634CD" w:rsidRDefault="000D30B1">
    <w:pPr>
      <w:spacing w:after="0" w:line="259" w:lineRule="auto"/>
      <w:ind w:right="0" w:firstLine="0"/>
      <w:jc w:val="left"/>
    </w:pPr>
    <w:r>
      <w:rPr>
        <w:rFonts w:ascii="Segoe UI" w:eastAsia="Segoe UI" w:hAnsi="Segoe UI" w:cs="Segoe UI"/>
        <w:sz w:val="19"/>
      </w:rPr>
      <w:t xml:space="preserve">DIEGESIS, e-ISSN: 2685-3485 | </w:t>
    </w:r>
    <w:r>
      <w:fldChar w:fldCharType="begin"/>
    </w:r>
    <w:r>
      <w:instrText xml:space="preserve"> PAGE   \* MERGEFORMAT </w:instrText>
    </w:r>
    <w:r>
      <w:fldChar w:fldCharType="separate"/>
    </w:r>
    <w:r>
      <w:rPr>
        <w:rFonts w:ascii="Segoe UI" w:eastAsia="Segoe UI" w:hAnsi="Segoe UI" w:cs="Segoe UI"/>
        <w:sz w:val="19"/>
      </w:rPr>
      <w:t>53</w:t>
    </w:r>
    <w:r>
      <w:rPr>
        <w:rFonts w:ascii="Segoe UI" w:eastAsia="Segoe UI" w:hAnsi="Segoe UI" w:cs="Segoe UI"/>
        <w:sz w:val="19"/>
      </w:rPr>
      <w:fldChar w:fldCharType="end"/>
    </w:r>
    <w:r>
      <w:rPr>
        <w:sz w:val="20"/>
      </w:rPr>
      <w:t xml:space="preserve">  </w:t>
    </w:r>
  </w:p>
  <w:p w14:paraId="22D07E65" w14:textId="77777777" w:rsidR="00F634CD" w:rsidRDefault="000D30B1">
    <w:pPr>
      <w:spacing w:after="0" w:line="259" w:lineRule="auto"/>
      <w:ind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BCA87" w14:textId="45B6164A" w:rsidR="00F634CD" w:rsidRDefault="00F634CD">
    <w:pPr>
      <w:spacing w:after="0" w:line="259" w:lineRule="auto"/>
      <w:ind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3A802" w14:textId="77777777" w:rsidR="00D604C6" w:rsidRDefault="00D604C6">
      <w:pPr>
        <w:spacing w:after="0" w:line="249" w:lineRule="auto"/>
        <w:ind w:right="0" w:firstLine="576"/>
        <w:jc w:val="left"/>
      </w:pPr>
      <w:r>
        <w:separator/>
      </w:r>
    </w:p>
  </w:footnote>
  <w:footnote w:type="continuationSeparator" w:id="0">
    <w:p w14:paraId="2533D686" w14:textId="77777777" w:rsidR="00D604C6" w:rsidRDefault="00D604C6">
      <w:pPr>
        <w:spacing w:after="0" w:line="249" w:lineRule="auto"/>
        <w:ind w:right="0" w:firstLine="576"/>
        <w:jc w:val="left"/>
      </w:pPr>
      <w:r>
        <w:continuationSeparator/>
      </w:r>
    </w:p>
  </w:footnote>
  <w:footnote w:id="1">
    <w:p w14:paraId="255D73B3" w14:textId="77777777" w:rsidR="00ED467A" w:rsidRPr="00CE7D29" w:rsidRDefault="00ED467A" w:rsidP="00ED467A">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author":[{"dropping-particle":"","family":"Hendi","given":"","non-dropping-particle":"","parse-names":false,"suffix":""}],"id":"ITEM-1","issued":{"date-parts":[["0"]]},"title":"Analisis Teks Narasi dan Surat dalam Perjanjian baru","type":"book"},"uris":["http://www.mendeley.com/documents/?uuid=d778e9b5-99a5-4aa9-b9b6-26047304ffd5"]}],"mendeley":{"formattedCitation":"Hendi, &lt;i&gt;Analisis Teks Narasi dan Surat dalam Perjanjian baru&lt;/i&gt;, n.d., https://www.academia.edu/33417869/ pdf.","plainTextFormattedCitation":"Hendi, Analisis Teks Narasi dan Surat dalam Perjanjian baru, n.d., https://www.academia.edu/33417869/ pdf.","previouslyFormattedCitation":"Hendi, &lt;i&gt;Analisis Teks Narasi dan Surat dalam Perjanjian baru&lt;/i&gt;, n.d., https://www.academia.edu/33417869/ pdf."},"properties":{"noteIndex":1},"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Hendi, </w:t>
      </w:r>
      <w:r w:rsidRPr="00CE7D29">
        <w:rPr>
          <w:rFonts w:ascii="Times New Roman" w:hAnsi="Times New Roman" w:cs="Times New Roman"/>
          <w:i/>
          <w:noProof/>
        </w:rPr>
        <w:t>Analisis Teks Narasi dan Surat dalam Perjanjian baru</w:t>
      </w:r>
      <w:r w:rsidRPr="00CE7D29">
        <w:rPr>
          <w:rFonts w:ascii="Times New Roman" w:hAnsi="Times New Roman" w:cs="Times New Roman"/>
          <w:noProof/>
        </w:rPr>
        <w:t>, n.d., https://www.academia.edu/33417869/ pdf.</w:t>
      </w:r>
      <w:r w:rsidRPr="00CE7D29">
        <w:rPr>
          <w:rFonts w:ascii="Times New Roman" w:hAnsi="Times New Roman" w:cs="Times New Roman"/>
        </w:rPr>
        <w:fldChar w:fldCharType="end"/>
      </w:r>
    </w:p>
  </w:footnote>
  <w:footnote w:id="2">
    <w:p w14:paraId="0D2C554D" w14:textId="77777777" w:rsidR="00ED467A" w:rsidRPr="00CE7D29" w:rsidRDefault="00ED467A" w:rsidP="00ED467A">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author":[{"dropping-particle":"","family":"Barus","given":"Armand","non-dropping-particle":"","parse-names":false,"suffix":""}],"id":"ITEM-1","issued":{"date-parts":[["2018"]]},"number-of-pages":"311","publisher":"Scripture Union Indonesia (Anggota IKAPI)","publisher-place":"Jakarta","title":"perumpamaan Yesus","type":"book"},"uris":["http://www.mendeley.com/documents/?uuid=9892e27b-5b12-436f-b592-a13055a42381"]}],"mendeley":{"formattedCitation":"Armand Barus, &lt;i&gt;perumpamaan Yesus&lt;/i&gt; (Jakarta: Scripture Union Indonesia (Anggota IKAPI), 2018).","plainTextFormattedCitation":"Armand Barus, perumpamaan Yesus (Jakarta: Scripture Union Indonesia (Anggota IKAPI), 2018).","previouslyFormattedCitation":"Armand Barus, &lt;i&gt;perumpamaan Yesus&lt;/i&gt; (Jakarta: Scripture Union Indonesia (Anggota IKAPI), 2018)."},"properties":{"noteIndex":2},"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Armand Barus, </w:t>
      </w:r>
      <w:r w:rsidRPr="00CE7D29">
        <w:rPr>
          <w:rFonts w:ascii="Times New Roman" w:hAnsi="Times New Roman" w:cs="Times New Roman"/>
          <w:i/>
          <w:noProof/>
        </w:rPr>
        <w:t>perumpamaan Yesus</w:t>
      </w:r>
      <w:r w:rsidRPr="00CE7D29">
        <w:rPr>
          <w:rFonts w:ascii="Times New Roman" w:hAnsi="Times New Roman" w:cs="Times New Roman"/>
          <w:noProof/>
        </w:rPr>
        <w:t xml:space="preserve"> (Jakarta: Scripture Union Indonesia (Anggota IKAPI), 2018).</w:t>
      </w:r>
      <w:r w:rsidRPr="00CE7D29">
        <w:rPr>
          <w:rFonts w:ascii="Times New Roman" w:hAnsi="Times New Roman" w:cs="Times New Roman"/>
        </w:rPr>
        <w:fldChar w:fldCharType="end"/>
      </w:r>
    </w:p>
  </w:footnote>
  <w:footnote w:id="3">
    <w:p w14:paraId="4A47109B" w14:textId="77777777" w:rsidR="00B5208D" w:rsidRPr="00CE7D29" w:rsidRDefault="00B5208D" w:rsidP="00B5208D">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Terjemahan ini berbeda dengan terjemahan Lembaga Alkitab Indonesia (LAI). Terjemahan Literal adalah terjemahan yang didapatkan melalui teks asli Yunani yang telah diuraikan dalam bentuk subjek predikat seperti diatas.</w:t>
      </w:r>
    </w:p>
  </w:footnote>
  <w:footnote w:id="4">
    <w:p w14:paraId="342BE392"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URL":"https://catenabible.com/mt/13","accessed":{"date-parts":[["2021","7","11"]]},"author":[{"dropping-particle":"","family":"Chrysostom","given":"John","non-dropping-particle":"","parse-names":false,"suffix":""}],"id":"ITEM-1","issued":{"date-parts":[["0"]]},"title":"Matthew 13 - Catena Bible &amp; Commentaries","type":"webpage"},"uris":["http://www.mendeley.com/documents/?uuid=458face6-af2c-3eee-87d1-667cf48e5bc8"]}],"mendeley":{"formattedCitation":"John Chrysostom, “Matthew 13 - Catena Bible &amp; Commentaries,” diakses Juli 11, 2021, https://catenabible.com/mt/13.","plainTextFormattedCitation":"John Chrysostom, “Matthew 13 - Catena Bible &amp; Commentaries,” diakses Juli 11, 2021, https://catenabible.com/mt/13.","previouslyFormattedCitation":"John Chrysostom, “Matthew 13 - Catena Bible &amp; Commentaries,” diakses Juli 11, 2021, https://catenabible.com/mt/13."},"properties":{"noteIndex":4},"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John Chrysostom, “Matthew 13 - Catena Bible &amp; Commentaries,” diakses Juli 11, 2021, https://catenabible.com/mt/13.</w:t>
      </w:r>
      <w:r w:rsidRPr="00CE7D29">
        <w:rPr>
          <w:rFonts w:ascii="Times New Roman" w:hAnsi="Times New Roman" w:cs="Times New Roman"/>
        </w:rPr>
        <w:fldChar w:fldCharType="end"/>
      </w:r>
    </w:p>
  </w:footnote>
  <w:footnote w:id="5">
    <w:p w14:paraId="12C62285"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author":[{"dropping-particle":"","family":"Hendi","given":"","non-dropping-particle":"","parse-names":false,"suffix":""}],"id":"ITEM-1","issued":{"date-parts":[["0"]]},"title":"Analisis Teks Narasi dan Surat dalam Perjanjian baru","type":"book"},"locator":"19","uris":["http://www.mendeley.com/documents/?uuid=d778e9b5-99a5-4aa9-b9b6-26047304ffd5"]}],"mendeley":{"formattedCitation":"Hendi, &lt;i&gt;Analisis Teks Narasi dan Surat dalam Perjanjian baru&lt;/i&gt;, 19.","plainTextFormattedCitation":"Hendi, Analisis Teks Narasi dan Surat dalam Perjanjian baru, 19.","previouslyFormattedCitation":"Hendi, &lt;i&gt;Analisis Teks Narasi dan Surat dalam Perjanjian baru&lt;/i&gt;, 19."},"properties":{"noteIndex":5},"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Hendi, </w:t>
      </w:r>
      <w:r w:rsidRPr="00CE7D29">
        <w:rPr>
          <w:rFonts w:ascii="Times New Roman" w:hAnsi="Times New Roman" w:cs="Times New Roman"/>
          <w:i/>
          <w:noProof/>
        </w:rPr>
        <w:t>Analisis Teks Narasi dan Surat dalam Perjanjian baru</w:t>
      </w:r>
      <w:r w:rsidRPr="00CE7D29">
        <w:rPr>
          <w:rFonts w:ascii="Times New Roman" w:hAnsi="Times New Roman" w:cs="Times New Roman"/>
          <w:noProof/>
        </w:rPr>
        <w:t>, 19.</w:t>
      </w:r>
      <w:r w:rsidRPr="00CE7D29">
        <w:rPr>
          <w:rFonts w:ascii="Times New Roman" w:hAnsi="Times New Roman" w:cs="Times New Roman"/>
        </w:rPr>
        <w:fldChar w:fldCharType="end"/>
      </w:r>
    </w:p>
  </w:footnote>
  <w:footnote w:id="6">
    <w:p w14:paraId="562710EC"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Arkimandrit D Byantoro. </w:t>
      </w:r>
      <w:r w:rsidRPr="00CE7D29">
        <w:rPr>
          <w:rFonts w:ascii="Times New Roman" w:hAnsi="Times New Roman" w:cs="Times New Roman"/>
          <w:i/>
          <w:iCs/>
        </w:rPr>
        <w:t xml:space="preserve">Pengantar Pertama kepada Kitab Philokalia, </w:t>
      </w:r>
      <w:r w:rsidRPr="00CE7D29">
        <w:rPr>
          <w:rFonts w:ascii="Times New Roman" w:hAnsi="Times New Roman" w:cs="Times New Roman"/>
        </w:rPr>
        <w:t>(Padepokan Dharma tuhu). 11-12.</w:t>
      </w:r>
    </w:p>
  </w:footnote>
  <w:footnote w:id="7">
    <w:p w14:paraId="33C107F3"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Hendi. </w:t>
      </w:r>
      <w:r w:rsidRPr="00CE7D29">
        <w:rPr>
          <w:rFonts w:ascii="Times New Roman" w:hAnsi="Times New Roman" w:cs="Times New Roman"/>
          <w:i/>
          <w:iCs/>
        </w:rPr>
        <w:t xml:space="preserve">Formasi rohani: Fondasi, Purifikasi, dan deifikasi, </w:t>
      </w:r>
      <w:r w:rsidRPr="00CE7D29">
        <w:rPr>
          <w:rFonts w:ascii="Times New Roman" w:hAnsi="Times New Roman" w:cs="Times New Roman"/>
        </w:rPr>
        <w:t xml:space="preserve">(Yogyakarta: LeutikaPrio, 2018). 384-387. </w:t>
      </w:r>
    </w:p>
  </w:footnote>
  <w:footnote w:id="8">
    <w:p w14:paraId="0F5AC36E"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author":[{"dropping-particle":"","family":"Barus","given":"Armand","non-dropping-particle":"","parse-names":false,"suffix":""}],"id":"ITEM-1","issued":{"date-parts":[["2018"]]},"number-of-pages":"311","publisher":"Scripture Union Indonesia (Anggota IKAPI)","publisher-place":"Jakarta","title":"perumpamaan Yesus","type":"book"},"uris":["http://www.mendeley.com/documents/?uuid=9892e27b-5b12-436f-b592-a13055a42381"]}],"mendeley":{"formattedCitation":"Barus, &lt;i&gt;perumpamaan Yesus&lt;/i&gt;.","manualFormatting":"Barus, perumpamaan Yesus310.","plainTextFormattedCitation":"Barus, perumpamaan Yesus.","previouslyFormattedCitation":"Barus, &lt;i&gt;perumpamaan Yesus&lt;/i&gt;."},"properties":{"noteIndex":8},"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Barus, </w:t>
      </w:r>
      <w:r w:rsidRPr="00CE7D29">
        <w:rPr>
          <w:rFonts w:ascii="Times New Roman" w:hAnsi="Times New Roman" w:cs="Times New Roman"/>
          <w:i/>
          <w:noProof/>
        </w:rPr>
        <w:t>perumpamaan Yesus310</w:t>
      </w:r>
      <w:r w:rsidRPr="00CE7D29">
        <w:rPr>
          <w:rFonts w:ascii="Times New Roman" w:hAnsi="Times New Roman" w:cs="Times New Roman"/>
          <w:noProof/>
        </w:rPr>
        <w:t>.</w:t>
      </w:r>
      <w:r w:rsidRPr="00CE7D29">
        <w:rPr>
          <w:rFonts w:ascii="Times New Roman" w:hAnsi="Times New Roman" w:cs="Times New Roman"/>
        </w:rPr>
        <w:fldChar w:fldCharType="end"/>
      </w:r>
    </w:p>
  </w:footnote>
  <w:footnote w:id="9">
    <w:p w14:paraId="280817BF"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author":[{"dropping-particle":"","family":"Leks","given":"Stefan","non-dropping-particle":"","parse-names":false,"suffix":""}],"id":"ITEM-1","issued":{"date-parts":[["0"]]},"publisher":"Kanisius","publisher-place":"yogyakarta","title":"tafsiran Injil matius","type":"book"},"uris":["http://www.mendeley.com/documents/?uuid=0d4aef06-08da-4fec-b042-b538e29a6429"]}],"mendeley":{"formattedCitation":"Stefan Leks, &lt;i&gt;tafsiran Injil matius&lt;/i&gt; (yogyakarta: Kanisius, n.d.).","plainTextFormattedCitation":"Stefan Leks, tafsiran Injil matius (yogyakarta: Kanisius, n.d.).","previouslyFormattedCitation":"Stefan Leks, &lt;i&gt;tafsiran Injil matius&lt;/i&gt; (yogyakarta: Kanisius, n.d.)."},"properties":{"noteIndex":9},"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Stefan Leks, </w:t>
      </w:r>
      <w:r w:rsidRPr="00CE7D29">
        <w:rPr>
          <w:rFonts w:ascii="Times New Roman" w:hAnsi="Times New Roman" w:cs="Times New Roman"/>
          <w:i/>
          <w:noProof/>
        </w:rPr>
        <w:t>tafsiran Injil matius</w:t>
      </w:r>
      <w:r w:rsidRPr="00CE7D29">
        <w:rPr>
          <w:rFonts w:ascii="Times New Roman" w:hAnsi="Times New Roman" w:cs="Times New Roman"/>
          <w:noProof/>
        </w:rPr>
        <w:t xml:space="preserve"> (yogyakarta: Kanisius, n.d.).</w:t>
      </w:r>
      <w:r w:rsidRPr="00CE7D29">
        <w:rPr>
          <w:rFonts w:ascii="Times New Roman" w:hAnsi="Times New Roman" w:cs="Times New Roman"/>
        </w:rPr>
        <w:fldChar w:fldCharType="end"/>
      </w:r>
    </w:p>
  </w:footnote>
  <w:footnote w:id="10">
    <w:p w14:paraId="5983CA7C" w14:textId="77FC7989" w:rsidR="000F5A9C" w:rsidRDefault="000F5A9C" w:rsidP="000F5A9C">
      <w:pPr>
        <w:pStyle w:val="FootnoteText"/>
        <w:ind w:left="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URL":"https://catenabible.com/mt/13","accessed":{"date-parts":[["2021","7","11"]]},"author":[{"dropping-particle":"","family":"Chrysostom","given":"John","non-dropping-particle":"","parse-names":false,"suffix":""}],"id":"ITEM-1","issued":{"date-parts":[["0"]]},"title":"Matthew 13 - Catena Bible &amp; Commentaries","type":"webpage"},"uris":["http://www.mendeley.com/documents/?uuid=458face6-af2c-3eee-87d1-667cf48e5bc8"]}],"mendeley":{"formattedCitation":"Chrysostom, “Matthew 13 - Catena Bible &amp; Commentaries.”","plainTextFormattedCitation":"Chrysostom, “Matthew 13 - Catena Bible &amp; Commentaries.”","previouslyFormattedCitation":"Chrysostom, “Matthew 13 - Catena Bible &amp; Commentaries.”"},"properties":{"noteIndex":10},"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Chrysostom, “Matthew 13 - Catena Bible &amp; Commentaries.”</w:t>
      </w:r>
      <w:r w:rsidRPr="00CE7D29">
        <w:rPr>
          <w:rFonts w:ascii="Times New Roman" w:hAnsi="Times New Roman" w:cs="Times New Roman"/>
        </w:rPr>
        <w:fldChar w:fldCharType="end"/>
      </w:r>
    </w:p>
    <w:p w14:paraId="2BCF86CA" w14:textId="77777777" w:rsidR="000B42E2" w:rsidRPr="00CE7D29" w:rsidRDefault="000B42E2" w:rsidP="000F5A9C">
      <w:pPr>
        <w:pStyle w:val="FootnoteText"/>
        <w:ind w:left="720"/>
        <w:rPr>
          <w:rFonts w:ascii="Times New Roman" w:hAnsi="Times New Roman" w:cs="Times New Roman"/>
        </w:rPr>
      </w:pPr>
    </w:p>
  </w:footnote>
  <w:footnote w:id="11">
    <w:p w14:paraId="2FFBD78E"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sidRPr="00CE7D29">
        <w:rPr>
          <w:rFonts w:ascii="Times New Roman" w:hAnsi="Times New Roman" w:cs="Times New Roman"/>
        </w:rPr>
        <w:instrText>ADDIN CSL_CITATION {"citationItems":[{"id":"ITEM-1","itemData":{"author":[{"dropping-particle":"","family":"Barclay","given":"William","non-dropping-particle":"","parse-names":false,"suffix":""}],"id":"ITEM-1","issued":{"date-parts":[["2009"]]},"publisher":"gunung Mulia","publisher-place":"jakarta","title":"pemahaman ALKITAB setiap hari Injil matius","type":"book"},"uris":["http://www.mendeley.com/documents/?uuid=4998f99b-2c98-414d-a2f0-1bee846407fa"]}],"mendeley":{"formattedCitation":"William Barclay, &lt;i&gt;pemahaman ALKITAB setiap hari Injil matius&lt;/i&gt; (jakarta: gunung Mulia, 2009).","plainTextFormattedCitation":"William Barclay, pemahaman ALKITAB setiap hari Injil matius (jakarta: gunung Mulia, 2009).","previouslyFormattedCitation":"William Barclay, &lt;i&gt;pemahaman ALKITAB setiap hari Injil matius&lt;/i&gt; (jakarta: gunung Mulia, 2009)."},"properties":{"noteIndex":11},"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William Barclay, </w:t>
      </w:r>
      <w:r w:rsidRPr="00CE7D29">
        <w:rPr>
          <w:rFonts w:ascii="Times New Roman" w:hAnsi="Times New Roman" w:cs="Times New Roman"/>
          <w:i/>
          <w:noProof/>
        </w:rPr>
        <w:t>pemahaman ALKITAB setiap hari Injil matius</w:t>
      </w:r>
      <w:r w:rsidRPr="00CE7D29">
        <w:rPr>
          <w:rFonts w:ascii="Times New Roman" w:hAnsi="Times New Roman" w:cs="Times New Roman"/>
          <w:noProof/>
        </w:rPr>
        <w:t xml:space="preserve"> (jakarta: gunung Mulia, 2009).</w:t>
      </w:r>
      <w:r w:rsidRPr="00CE7D29">
        <w:rPr>
          <w:rFonts w:ascii="Times New Roman" w:hAnsi="Times New Roman" w:cs="Times New Roman"/>
        </w:rPr>
        <w:fldChar w:fldCharType="end"/>
      </w:r>
    </w:p>
  </w:footnote>
  <w:footnote w:id="12">
    <w:p w14:paraId="0A9AF660" w14:textId="240B534E" w:rsidR="000F5A9C" w:rsidRPr="00CE7D29" w:rsidRDefault="000F5A9C" w:rsidP="000B42E2">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Pr>
          <w:rFonts w:ascii="Times New Roman" w:hAnsi="Times New Roman" w:cs="Times New Roman"/>
        </w:rPr>
        <w:instrText>ADDIN CSL_CITATION {"citationItems":[{"id":"ITEM-1","itemData":{"URL":"https://catenabible.com/mt/13","accessed":{"date-parts":[["2021","7","11"]]},"author":[{"dropping-particle":"","family":"Chrysostom","given":"John","non-dropping-particle":"","parse-names":false,"suffix":""}],"id":"ITEM-1","issued":{"date-parts":[["0"]]},"title":"Matthew 13 - Catena Bible &amp; Commentaries","type":"webpage"},"uris":["http://www.mendeley.com/documents/?uuid=458face6-af2c-3eee-87d1-667cf48e5bc8"]}],"mendeley":{"formattedCitation":"Chrysostom, “Matthew 13 - Catena Bible &amp; Commentaries.”","manualFormatting":"Gregory The Dialogst “Matthew 13 - Catena Bible &amp; Commentaries.”","plainTextFormattedCitation":"Chrysostom, “Matthew 13 - Catena Bible &amp; Commentaries.”","previouslyFormattedCitation":"Chrysostom, “Matthew 13 - Catena Bible &amp; Commentaries.”"},"properties":{"noteIndex":12},"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Gregory The Dialogst “Matthew 13 - Catena Bible &amp; Commentaries.”</w:t>
      </w:r>
      <w:r w:rsidRPr="00CE7D29">
        <w:rPr>
          <w:rFonts w:ascii="Times New Roman" w:hAnsi="Times New Roman" w:cs="Times New Roman"/>
        </w:rPr>
        <w:fldChar w:fldCharType="end"/>
      </w:r>
    </w:p>
  </w:footnote>
  <w:footnote w:id="13">
    <w:p w14:paraId="75EA8A3A" w14:textId="5372BD56" w:rsidR="000F5A9C" w:rsidRDefault="000F5A9C" w:rsidP="000F5A9C">
      <w:pPr>
        <w:pStyle w:val="FootnoteText"/>
        <w:ind w:firstLine="720"/>
        <w:rPr>
          <w:rFonts w:ascii="Times New Roman" w:hAnsi="Times New Roman" w:cs="Times New Roman"/>
        </w:rPr>
      </w:pPr>
      <w:r w:rsidRPr="003D57E1">
        <w:rPr>
          <w:rStyle w:val="FootnoteReference"/>
          <w:rFonts w:ascii="Times New Roman" w:hAnsi="Times New Roman"/>
        </w:rPr>
        <w:footnoteRef/>
      </w:r>
      <w:r w:rsidRPr="003D57E1">
        <w:rPr>
          <w:rFonts w:ascii="Times New Roman" w:hAnsi="Times New Roman" w:cs="Times New Roman"/>
        </w:rPr>
        <w:t xml:space="preserve"> </w:t>
      </w:r>
      <w:r w:rsidRPr="003D57E1">
        <w:rPr>
          <w:rFonts w:ascii="Times New Roman" w:hAnsi="Times New Roman" w:cs="Times New Roman"/>
        </w:rPr>
        <w:fldChar w:fldCharType="begin" w:fldLock="1"/>
      </w:r>
      <w:r>
        <w:rPr>
          <w:rFonts w:ascii="Times New Roman" w:hAnsi="Times New Roman" w:cs="Times New Roman"/>
        </w:rPr>
        <w:instrText>ADDIN CSL_CITATION {"citationItems":[{"id":"ITEM-1","itemData":{"URL":"https://catenabible.com/mt/13","accessed":{"date-parts":[["2021","7","11"]]},"author":[{"dropping-particle":"","family":"Chrysostom","given":"John","non-dropping-particle":"","parse-names":false,"suffix":""}],"id":"ITEM-1","issued":{"date-parts":[["0"]]},"title":"Matthew 13 - Catena Bible &amp; Commentaries","type":"webpage"},"uris":["http://www.mendeley.com/documents/?uuid=458face6-af2c-3eee-87d1-667cf48e5bc8"]}],"mendeley":{"formattedCitation":"Ibid.","plainTextFormattedCitation":"Ibid.","previouslyFormattedCitation":"Ibid."},"properties":{"noteIndex":13},"schema":"https://github.com/citation-style-language/schema/raw/master/csl-citation.json"}</w:instrText>
      </w:r>
      <w:r w:rsidRPr="003D57E1">
        <w:rPr>
          <w:rFonts w:ascii="Times New Roman" w:hAnsi="Times New Roman" w:cs="Times New Roman"/>
        </w:rPr>
        <w:fldChar w:fldCharType="separate"/>
      </w:r>
      <w:r w:rsidRPr="00666111">
        <w:rPr>
          <w:rFonts w:ascii="Times New Roman" w:hAnsi="Times New Roman" w:cs="Times New Roman"/>
          <w:noProof/>
        </w:rPr>
        <w:t>Ibid.</w:t>
      </w:r>
      <w:r w:rsidRPr="003D57E1">
        <w:rPr>
          <w:rFonts w:ascii="Times New Roman" w:hAnsi="Times New Roman" w:cs="Times New Roman"/>
        </w:rPr>
        <w:fldChar w:fldCharType="end"/>
      </w:r>
    </w:p>
    <w:p w14:paraId="73D670CB" w14:textId="77777777" w:rsidR="000B42E2" w:rsidRPr="003D57E1" w:rsidRDefault="000B42E2" w:rsidP="000F5A9C">
      <w:pPr>
        <w:pStyle w:val="FootnoteText"/>
        <w:ind w:firstLine="720"/>
        <w:rPr>
          <w:rFonts w:ascii="Times New Roman" w:hAnsi="Times New Roman" w:cs="Times New Roman"/>
        </w:rPr>
      </w:pPr>
    </w:p>
  </w:footnote>
  <w:footnote w:id="14">
    <w:p w14:paraId="2AD63D5A" w14:textId="04B212D0" w:rsidR="000B42E2" w:rsidRPr="00CE7D29" w:rsidRDefault="000F5A9C" w:rsidP="000B42E2">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rus","given":"Armand","non-dropping-particle":"","parse-names":false,"suffix":""}],"id":"ITEM-1","issued":{"date-parts":[["2018"]]},"number-of-pages":"311","publisher":"Scripture Union Indonesia (Anggota IKAPI)","publisher-place":"Jakarta","title":"perumpamaan Yesus","type":"book"},"uris":["http://www.mendeley.com/documents/?uuid=9892e27b-5b12-436f-b592-a13055a42381"]}],"mendeley":{"formattedCitation":"Barus, &lt;i&gt;perumpamaan Yesus&lt;/i&gt;.","plainTextFormattedCitation":"Barus, perumpamaan Yesus.","previouslyFormattedCitation":"Barus, &lt;i&gt;perumpamaan Yesus&lt;/i&gt;."},"properties":{"noteIndex":14},"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Barus, </w:t>
      </w:r>
      <w:r w:rsidRPr="00CE7D29">
        <w:rPr>
          <w:rFonts w:ascii="Times New Roman" w:hAnsi="Times New Roman" w:cs="Times New Roman"/>
          <w:i/>
          <w:noProof/>
        </w:rPr>
        <w:t>perumpamaan Yesus</w:t>
      </w:r>
      <w:r w:rsidRPr="00CE7D29">
        <w:rPr>
          <w:rFonts w:ascii="Times New Roman" w:hAnsi="Times New Roman" w:cs="Times New Roman"/>
          <w:noProof/>
        </w:rPr>
        <w:t>.</w:t>
      </w:r>
      <w:r w:rsidRPr="00CE7D29">
        <w:rPr>
          <w:rFonts w:ascii="Times New Roman" w:hAnsi="Times New Roman" w:cs="Times New Roman"/>
        </w:rPr>
        <w:fldChar w:fldCharType="end"/>
      </w:r>
    </w:p>
  </w:footnote>
  <w:footnote w:id="15">
    <w:p w14:paraId="5C4721C3"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Pr>
          <w:rFonts w:ascii="Times New Roman" w:hAnsi="Times New Roman" w:cs="Times New Roman"/>
        </w:rPr>
        <w:instrText>ADDIN CSL_CITATION {"citationItems":[{"id":"ITEM-1","itemData":{"DOI":"10.47167/kharis.v2i2.34","ISSN":"2655-8653","abstract":"Matthew does not emphasize the apostle's understanding of Jesus' disciples in his writings, but instead uses the term \"disciple.\" Matthew, dealing with Jews who are peculiar to discipleship, certainly considers the root importance of the term \"disciple\", a learner. A person who serves God should be a disciple of Christ, who loves and follows Christ and lives according to the character of the Lord Jesus with all his heart. This is a literature review article that uses descriptive methods. Descriptive study was applied to the pastors of the GPdI session in Jember Regency which numbered 28 people as participants. Research data obtained directly from the field using research instruments in the form of a questionnaire. After analyzing to get answers based on the percentage of participant scores, it can be concluded that the implementation value of Jesus' discipleship pattern according to the Gospel of Matthew among the Pastors of the GPdI Session in Jember district is very high, namely 90.30%. AbstrakMatius tidak menekankan tentang pemahaman rasul pada murid-murid Yesus pada Tulisannya,  akan tetapi menggunakan istilah “murid.” Matius berhadapan dengan orang Yahudi yang khas dengan pemuridan, pasti menganggap penting akar istilah “murid” tersebut, yaitu seorang yang belajar. Seorang yang melayani Tuhan seharusnya adalah seorang murid Kristus, yang mengasihi dan mengikut Kristus serta hidup sesuai karakter Tuhan Yesus dengan sepenuh hati. Ini merupakan artikel kajian literatur yang menggunakan metode deskriptif. Kajian deskriptif diterapkan pada gembala-gembala sidang GPdI se-Kabupaten Jember yang berjumlah 28 orang sebagai partisipan. Data-data penelitian diperoleh secara langsung dari lapangan dengan menggunakan instrument penelitian dalam bentuk angket. Setelah dilakukan analisis untuk mendapatkan jawaban berdasarkan prosentasi skor partisipan, maka dapat disimpulkan bahwa nilai implementasi pola  pemuridan Yesus menurut Injil Matius dikalangan Gembala Sidang GPdI se-kabupaten Jember adalah sangat tinggi, yaitu 90,30%. ","author":[{"dropping-particle":"","family":"Sembiring","given":"Johannes","non-dropping-particle":"","parse-names":false,"suffix":""}],"container-title":"KHARISMATA: Jurnal Teologi Pantekosta","id":"ITEM-1","issue":"2","issued":{"date-parts":[["2020"]]},"page":"113-126","title":"Implementasi Pola Pemuridan Yesus Menurut Injil Matius","type":"article-journal","volume":"2"},"uris":["http://www.mendeley.com/documents/?uuid=abc59ba8-adcb-462f-ae90-0a8b991026e5"]}],"mendeley":{"formattedCitation":"Johannes Sembiring, “Implementasi Pola Pemuridan Yesus Menurut Injil Matius,” &lt;i&gt;KHARISMATA: Jurnal Teologi Pantekosta&lt;/i&gt; 2, no. 2 (2020): 113–126.","plainTextFormattedCitation":"Johannes Sembiring, “Implementasi Pola Pemuridan Yesus Menurut Injil Matius,” KHARISMATA: Jurnal Teologi Pantekosta 2, no. 2 (2020): 113–126.","previouslyFormattedCitation":"Johannes Sembiring, “Implementasi Pola Pemuridan Yesus Menurut Injil Matius,” &lt;i&gt;KHARISMATA: Jurnal Teologi Pantekosta&lt;/i&gt; 2, no. 2 (2020): 113–126."},"properties":{"noteIndex":15},"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Johannes Sembiring, “Implementasi Pola Pemuridan Yesus Menurut Injil Matius,” </w:t>
      </w:r>
      <w:r w:rsidRPr="00CE7D29">
        <w:rPr>
          <w:rFonts w:ascii="Times New Roman" w:hAnsi="Times New Roman" w:cs="Times New Roman"/>
          <w:i/>
          <w:noProof/>
        </w:rPr>
        <w:t>KHARISMATA: Jurnal Teologi Pantekosta</w:t>
      </w:r>
      <w:r w:rsidRPr="00CE7D29">
        <w:rPr>
          <w:rFonts w:ascii="Times New Roman" w:hAnsi="Times New Roman" w:cs="Times New Roman"/>
          <w:noProof/>
        </w:rPr>
        <w:t xml:space="preserve"> 2, no. 2 (2020): 113–126.</w:t>
      </w:r>
      <w:r w:rsidRPr="00CE7D29">
        <w:rPr>
          <w:rFonts w:ascii="Times New Roman" w:hAnsi="Times New Roman" w:cs="Times New Roman"/>
        </w:rPr>
        <w:fldChar w:fldCharType="end"/>
      </w:r>
    </w:p>
  </w:footnote>
  <w:footnote w:id="16">
    <w:p w14:paraId="2FE70C4F" w14:textId="77777777" w:rsidR="000F5A9C" w:rsidRPr="00CE7D29" w:rsidRDefault="000F5A9C" w:rsidP="000F5A9C">
      <w:pPr>
        <w:pStyle w:val="FootnoteText"/>
        <w:ind w:firstLine="720"/>
        <w:rPr>
          <w:rFonts w:ascii="Times New Roman" w:hAnsi="Times New Roman" w:cs="Times New Roman"/>
        </w:rPr>
      </w:pPr>
      <w:r w:rsidRPr="00CE7D29">
        <w:rPr>
          <w:rStyle w:val="FootnoteReference"/>
          <w:rFonts w:ascii="Times New Roman" w:hAnsi="Times New Roman"/>
        </w:rPr>
        <w:footnoteRef/>
      </w:r>
      <w:r w:rsidRPr="00CE7D29">
        <w:rPr>
          <w:rFonts w:ascii="Times New Roman" w:hAnsi="Times New Roman" w:cs="Times New Roman"/>
        </w:rPr>
        <w:t xml:space="preserve"> </w:t>
      </w:r>
      <w:r w:rsidRPr="00CE7D2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ndi","given":"","non-dropping-particle":"","parse-names":false,"suffix":""}],"id":"ITEM-1","issued":{"date-parts":[["0"]]},"title":"Analisis Teks Narasi dan Surat dalam Perjanjian baru","type":"book"},"uris":["http://www.mendeley.com/documents/?uuid=d778e9b5-99a5-4aa9-b9b6-26047304ffd5"]}],"mendeley":{"formattedCitation":"Hendi, &lt;i&gt;Analisis Teks Narasi dan Surat dalam Perjanjian baru&lt;/i&gt;.","plainTextFormattedCitation":"Hendi, Analisis Teks Narasi dan Surat dalam Perjanjian baru.","previouslyFormattedCitation":"Hendi, &lt;i&gt;Analisis Teks Narasi dan Surat dalam Perjanjian baru&lt;/i&gt;."},"properties":{"noteIndex":16},"schema":"https://github.com/citation-style-language/schema/raw/master/csl-citation.json"}</w:instrText>
      </w:r>
      <w:r w:rsidRPr="00CE7D29">
        <w:rPr>
          <w:rFonts w:ascii="Times New Roman" w:hAnsi="Times New Roman" w:cs="Times New Roman"/>
        </w:rPr>
        <w:fldChar w:fldCharType="separate"/>
      </w:r>
      <w:r w:rsidRPr="00CE7D29">
        <w:rPr>
          <w:rFonts w:ascii="Times New Roman" w:hAnsi="Times New Roman" w:cs="Times New Roman"/>
          <w:noProof/>
        </w:rPr>
        <w:t xml:space="preserve">Hendi, </w:t>
      </w:r>
      <w:r w:rsidRPr="00CE7D29">
        <w:rPr>
          <w:rFonts w:ascii="Times New Roman" w:hAnsi="Times New Roman" w:cs="Times New Roman"/>
          <w:i/>
          <w:noProof/>
        </w:rPr>
        <w:t>Analisis Teks Narasi dan Surat dalam Perjanjian baru</w:t>
      </w:r>
      <w:r w:rsidRPr="00CE7D29">
        <w:rPr>
          <w:rFonts w:ascii="Times New Roman" w:hAnsi="Times New Roman" w:cs="Times New Roman"/>
          <w:noProof/>
        </w:rPr>
        <w:t>.</w:t>
      </w:r>
      <w:r w:rsidRPr="00CE7D29">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EC8C8" w14:textId="77777777" w:rsidR="00F634CD" w:rsidRDefault="000D30B1">
    <w:pPr>
      <w:spacing w:after="0" w:line="259" w:lineRule="auto"/>
      <w:ind w:right="0" w:firstLine="0"/>
      <w:jc w:val="left"/>
    </w:pPr>
    <w:r>
      <w:rPr>
        <w:rFonts w:ascii="Calibri" w:eastAsia="Calibri" w:hAnsi="Calibri" w:cs="Calibri"/>
        <w:sz w:val="23"/>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692AA" w14:textId="77777777" w:rsidR="00F634CD" w:rsidRDefault="000D30B1">
    <w:pPr>
      <w:spacing w:after="0" w:line="259" w:lineRule="auto"/>
      <w:ind w:right="65" w:firstLine="0"/>
      <w:jc w:val="right"/>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14:anchorId="28133E4B" wp14:editId="05499453">
              <wp:simplePos x="0" y="0"/>
              <wp:positionH relativeFrom="page">
                <wp:posOffset>6661276</wp:posOffset>
              </wp:positionH>
              <wp:positionV relativeFrom="page">
                <wp:posOffset>-1336</wp:posOffset>
              </wp:positionV>
              <wp:extent cx="39414" cy="240313"/>
              <wp:effectExtent l="0" t="0" r="0" b="0"/>
              <wp:wrapSquare wrapText="bothSides"/>
              <wp:docPr id="16823" name="Group 16823"/>
              <wp:cNvGraphicFramePr/>
              <a:graphic xmlns:a="http://schemas.openxmlformats.org/drawingml/2006/main">
                <a:graphicData uri="http://schemas.microsoft.com/office/word/2010/wordprocessingGroup">
                  <wpg:wgp>
                    <wpg:cNvGrpSpPr/>
                    <wpg:grpSpPr>
                      <a:xfrm>
                        <a:off x="0" y="0"/>
                        <a:ext cx="39414" cy="240313"/>
                        <a:chOff x="0" y="0"/>
                        <a:chExt cx="39414" cy="240313"/>
                      </a:xfrm>
                    </wpg:grpSpPr>
                    <wps:wsp>
                      <wps:cNvPr id="16824" name="Rectangle 16824"/>
                      <wps:cNvSpPr/>
                      <wps:spPr>
                        <a:xfrm>
                          <a:off x="0" y="0"/>
                          <a:ext cx="52420" cy="319616"/>
                        </a:xfrm>
                        <a:prstGeom prst="rect">
                          <a:avLst/>
                        </a:prstGeom>
                        <a:ln>
                          <a:noFill/>
                        </a:ln>
                      </wps:spPr>
                      <wps:txbx>
                        <w:txbxContent>
                          <w:p w14:paraId="758E1B81" w14:textId="77777777" w:rsidR="00F634CD" w:rsidRDefault="000D30B1">
                            <w:pPr>
                              <w:spacing w:after="160" w:line="259" w:lineRule="auto"/>
                              <w:ind w:right="0" w:firstLine="0"/>
                              <w:jc w:val="left"/>
                            </w:pPr>
                            <w:r>
                              <w:rPr>
                                <w:rFonts w:ascii="Bodoni MT" w:eastAsia="Bodoni MT" w:hAnsi="Bodoni MT" w:cs="Bodoni MT"/>
                                <w:i/>
                                <w:sz w:val="32"/>
                              </w:rPr>
                              <w:t xml:space="preserve"> </w:t>
                            </w:r>
                          </w:p>
                        </w:txbxContent>
                      </wps:txbx>
                      <wps:bodyPr horzOverflow="overflow" vert="horz" lIns="0" tIns="0" rIns="0" bIns="0" rtlCol="0">
                        <a:noAutofit/>
                      </wps:bodyPr>
                    </wps:wsp>
                  </wpg:wgp>
                </a:graphicData>
              </a:graphic>
            </wp:anchor>
          </w:drawing>
        </mc:Choice>
        <mc:Fallback>
          <w:pict>
            <v:group w14:anchorId="28133E4B" id="Group 16823" o:spid="_x0000_s1026" style="position:absolute;left:0;text-align:left;margin-left:524.5pt;margin-top:-.1pt;width:3.1pt;height:18.9pt;z-index:251658240;mso-position-horizontal-relative:page;mso-position-vertical-relative:page" coordsize="39414,2403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">
              <v:rect id="Rectangle 16824" o:spid="_x0000_s1027" style="position:absolute;width:52420;height:319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" filled="f" stroked="f">
                <v:textbox inset="0,0,0,0">
                  <w:txbxContent>
                    <w:p w14:paraId="758E1B81" w14:textId="77777777" w:rsidR="00F634CD" w:rsidRDefault="000D30B1">
                      <w:pPr>
                        <w:spacing w:after="160" w:line="259" w:lineRule="auto"/>
                        <w:ind w:right="0" w:firstLine="0"/>
                        <w:jc w:val="left"/>
                      </w:pPr>
                      <w:r>
                        <w:rPr>
                          <w:rFonts w:ascii="Bodoni MT" w:eastAsia="Bodoni MT" w:hAnsi="Bodoni MT" w:cs="Bodoni MT"/>
                          <w:i/>
                          <w:sz w:val="32"/>
                        </w:rPr>
                        <w:t xml:space="preserve"> </w:t>
                      </w:r>
                    </w:p>
                  </w:txbxContent>
                </v:textbox>
              </v:rect>
              <w10:wrap type="square" anchorx="page" anchory="page"/>
            </v:group>
          </w:pict>
        </mc:Fallback>
      </mc:AlternateContent>
    </w:r>
    <w:r>
      <w:rPr>
        <w:rFonts w:ascii="Bodoni MT" w:eastAsia="Bodoni MT" w:hAnsi="Bodoni MT" w:cs="Bodoni MT"/>
        <w:i/>
        <w:sz w:val="18"/>
      </w:rPr>
      <w:t xml:space="preserve"> </w:t>
    </w:r>
  </w:p>
  <w:p w14:paraId="51F57AE5" w14:textId="7581F457" w:rsidR="00F634CD" w:rsidRDefault="000D30B1">
    <w:pPr>
      <w:spacing w:after="0" w:line="259" w:lineRule="auto"/>
      <w:ind w:right="98" w:firstLine="0"/>
      <w:jc w:val="right"/>
    </w:pPr>
    <w:r>
      <w:rPr>
        <w:i/>
        <w:sz w:val="18"/>
      </w:rPr>
      <w:t>…</w:t>
    </w:r>
    <w:r>
      <w:rPr>
        <w:rFonts w:ascii="Bodoni MT" w:eastAsia="Bodoni MT" w:hAnsi="Bodoni MT" w:cs="Bodoni MT"/>
        <w:i/>
        <w:sz w:val="18"/>
        <w:vertAlign w:val="subscript"/>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70E71" w14:textId="77777777" w:rsidR="00F634CD" w:rsidRDefault="00F634CD">
    <w:pPr>
      <w:spacing w:after="160" w:line="259" w:lineRule="auto"/>
      <w:ind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6809"/>
    <w:multiLevelType w:val="hybridMultilevel"/>
    <w:tmpl w:val="1EAE65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3276F0"/>
    <w:multiLevelType w:val="hybridMultilevel"/>
    <w:tmpl w:val="DD92A3C0"/>
    <w:lvl w:ilvl="0" w:tplc="9AE4B386">
      <w:start w:val="1"/>
      <w:numFmt w:val="decimal"/>
      <w:lvlText w:val="%1."/>
      <w:lvlJc w:val="left"/>
      <w:pPr>
        <w:ind w:left="810" w:hanging="360"/>
      </w:pPr>
      <w:rPr>
        <w:rFonts w:ascii="Times New Roman" w:eastAsia="Times New Roman" w:hAnsi="Times New Roman" w:cs="Times New Roman"/>
      </w:rPr>
    </w:lvl>
    <w:lvl w:ilvl="1" w:tplc="04210003" w:tentative="1">
      <w:start w:val="1"/>
      <w:numFmt w:val="bullet"/>
      <w:lvlText w:val="o"/>
      <w:lvlJc w:val="left"/>
      <w:pPr>
        <w:ind w:left="1530" w:hanging="360"/>
      </w:pPr>
      <w:rPr>
        <w:rFonts w:ascii="Courier New" w:hAnsi="Courier New" w:cs="Courier New" w:hint="default"/>
      </w:rPr>
    </w:lvl>
    <w:lvl w:ilvl="2" w:tplc="04210005" w:tentative="1">
      <w:start w:val="1"/>
      <w:numFmt w:val="bullet"/>
      <w:lvlText w:val=""/>
      <w:lvlJc w:val="left"/>
      <w:pPr>
        <w:ind w:left="2250" w:hanging="360"/>
      </w:pPr>
      <w:rPr>
        <w:rFonts w:ascii="Wingdings" w:hAnsi="Wingdings" w:hint="default"/>
      </w:rPr>
    </w:lvl>
    <w:lvl w:ilvl="3" w:tplc="04210001" w:tentative="1">
      <w:start w:val="1"/>
      <w:numFmt w:val="bullet"/>
      <w:lvlText w:val=""/>
      <w:lvlJc w:val="left"/>
      <w:pPr>
        <w:ind w:left="2970" w:hanging="360"/>
      </w:pPr>
      <w:rPr>
        <w:rFonts w:ascii="Symbol" w:hAnsi="Symbol" w:hint="default"/>
      </w:rPr>
    </w:lvl>
    <w:lvl w:ilvl="4" w:tplc="04210003" w:tentative="1">
      <w:start w:val="1"/>
      <w:numFmt w:val="bullet"/>
      <w:lvlText w:val="o"/>
      <w:lvlJc w:val="left"/>
      <w:pPr>
        <w:ind w:left="3690" w:hanging="360"/>
      </w:pPr>
      <w:rPr>
        <w:rFonts w:ascii="Courier New" w:hAnsi="Courier New" w:cs="Courier New" w:hint="default"/>
      </w:rPr>
    </w:lvl>
    <w:lvl w:ilvl="5" w:tplc="04210005" w:tentative="1">
      <w:start w:val="1"/>
      <w:numFmt w:val="bullet"/>
      <w:lvlText w:val=""/>
      <w:lvlJc w:val="left"/>
      <w:pPr>
        <w:ind w:left="4410" w:hanging="360"/>
      </w:pPr>
      <w:rPr>
        <w:rFonts w:ascii="Wingdings" w:hAnsi="Wingdings" w:hint="default"/>
      </w:rPr>
    </w:lvl>
    <w:lvl w:ilvl="6" w:tplc="04210001" w:tentative="1">
      <w:start w:val="1"/>
      <w:numFmt w:val="bullet"/>
      <w:lvlText w:val=""/>
      <w:lvlJc w:val="left"/>
      <w:pPr>
        <w:ind w:left="5130" w:hanging="360"/>
      </w:pPr>
      <w:rPr>
        <w:rFonts w:ascii="Symbol" w:hAnsi="Symbol" w:hint="default"/>
      </w:rPr>
    </w:lvl>
    <w:lvl w:ilvl="7" w:tplc="04210003" w:tentative="1">
      <w:start w:val="1"/>
      <w:numFmt w:val="bullet"/>
      <w:lvlText w:val="o"/>
      <w:lvlJc w:val="left"/>
      <w:pPr>
        <w:ind w:left="5850" w:hanging="360"/>
      </w:pPr>
      <w:rPr>
        <w:rFonts w:ascii="Courier New" w:hAnsi="Courier New" w:cs="Courier New" w:hint="default"/>
      </w:rPr>
    </w:lvl>
    <w:lvl w:ilvl="8" w:tplc="04210005" w:tentative="1">
      <w:start w:val="1"/>
      <w:numFmt w:val="bullet"/>
      <w:lvlText w:val=""/>
      <w:lvlJc w:val="left"/>
      <w:pPr>
        <w:ind w:left="6570" w:hanging="360"/>
      </w:pPr>
      <w:rPr>
        <w:rFonts w:ascii="Wingdings" w:hAnsi="Wingdings" w:hint="default"/>
      </w:rPr>
    </w:lvl>
  </w:abstractNum>
  <w:abstractNum w:abstractNumId="2" w15:restartNumberingAfterBreak="0">
    <w:nsid w:val="0CCE5F36"/>
    <w:multiLevelType w:val="hybridMultilevel"/>
    <w:tmpl w:val="CB7AB06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27645056"/>
    <w:multiLevelType w:val="hybridMultilevel"/>
    <w:tmpl w:val="5308EBA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8BA20C1"/>
    <w:multiLevelType w:val="hybridMultilevel"/>
    <w:tmpl w:val="85D2714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16cid:durableId="1790322921">
    <w:abstractNumId w:val="3"/>
  </w:num>
  <w:num w:numId="2" w16cid:durableId="820344931">
    <w:abstractNumId w:val="4"/>
  </w:num>
  <w:num w:numId="3" w16cid:durableId="893084057">
    <w:abstractNumId w:val="2"/>
  </w:num>
  <w:num w:numId="4" w16cid:durableId="1478304136">
    <w:abstractNumId w:val="0"/>
  </w:num>
  <w:num w:numId="5" w16cid:durableId="7939065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4CD"/>
    <w:rsid w:val="000B42E2"/>
    <w:rsid w:val="000D30B1"/>
    <w:rsid w:val="000F5A9C"/>
    <w:rsid w:val="001150DB"/>
    <w:rsid w:val="001E4713"/>
    <w:rsid w:val="00445C13"/>
    <w:rsid w:val="00630E95"/>
    <w:rsid w:val="00723302"/>
    <w:rsid w:val="007C1D5E"/>
    <w:rsid w:val="00A035B4"/>
    <w:rsid w:val="00A1076A"/>
    <w:rsid w:val="00B5208D"/>
    <w:rsid w:val="00D604C6"/>
    <w:rsid w:val="00ED467A"/>
    <w:rsid w:val="00F634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5A83C"/>
  <w15:docId w15:val="{C2BB8A42-A2F6-4821-A990-F1D29F97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2" w:lineRule="auto"/>
      <w:ind w:right="101" w:firstLine="568"/>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outlineLvl w:val="0"/>
    </w:pPr>
    <w:rPr>
      <w:rFonts w:ascii="Times New Roman" w:eastAsia="Times New Roman" w:hAnsi="Times New Roman" w:cs="Times New Roman"/>
      <w:b/>
      <w:i/>
      <w:color w:val="000000"/>
    </w:rPr>
  </w:style>
  <w:style w:type="paragraph" w:styleId="Heading2">
    <w:name w:val="heading 2"/>
    <w:next w:val="Normal"/>
    <w:link w:val="Heading2Char"/>
    <w:uiPriority w:val="9"/>
    <w:unhideWhenUsed/>
    <w:qFormat/>
    <w:pPr>
      <w:keepNext/>
      <w:keepLines/>
      <w:spacing w:after="0"/>
      <w:ind w:left="10" w:hanging="10"/>
      <w:outlineLvl w:val="1"/>
    </w:pPr>
    <w:rPr>
      <w:rFonts w:ascii="Calibri" w:eastAsia="Calibri" w:hAnsi="Calibri" w:cs="Calibri"/>
      <w:b/>
      <w:color w:val="000000"/>
      <w:sz w:val="27"/>
    </w:rPr>
  </w:style>
  <w:style w:type="paragraph" w:styleId="Heading3">
    <w:name w:val="heading 3"/>
    <w:next w:val="Normal"/>
    <w:link w:val="Heading3Char"/>
    <w:uiPriority w:val="9"/>
    <w:unhideWhenUsed/>
    <w:qFormat/>
    <w:pPr>
      <w:keepNext/>
      <w:keepLines/>
      <w:spacing w:after="45"/>
      <w:ind w:left="10"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i/>
      <w:color w:val="000000"/>
      <w:sz w:val="22"/>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2Char">
    <w:name w:val="Heading 2 Char"/>
    <w:link w:val="Heading2"/>
    <w:rPr>
      <w:rFonts w:ascii="Calibri" w:eastAsia="Calibri" w:hAnsi="Calibri" w:cs="Calibri"/>
      <w:b/>
      <w:color w:val="000000"/>
      <w:sz w:val="27"/>
    </w:rPr>
  </w:style>
  <w:style w:type="paragraph" w:customStyle="1" w:styleId="footnotedescription">
    <w:name w:val="footnote description"/>
    <w:next w:val="Normal"/>
    <w:link w:val="footnotedescriptionChar"/>
    <w:hidden/>
    <w:pPr>
      <w:spacing w:after="0"/>
      <w:ind w:firstLine="288"/>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Pr>
      <w:rFonts w:ascii="Times New Roman" w:eastAsia="Times New Roman" w:hAnsi="Times New Roman" w:cs="Times New Roman"/>
      <w:color w:val="000000"/>
      <w:sz w:val="20"/>
    </w:rPr>
  </w:style>
  <w:style w:type="character" w:customStyle="1" w:styleId="footnotemark">
    <w:name w:val="footnote mark"/>
    <w:hidden/>
    <w:rPr>
      <w:rFonts w:ascii="Times New Roman" w:eastAsia="Times New Roman" w:hAnsi="Times New Roman" w:cs="Times New Roman"/>
      <w:color w:val="000000"/>
      <w:sz w:val="20"/>
      <w:vertAlign w:val="superscript"/>
    </w:rPr>
  </w:style>
  <w:style w:type="character" w:styleId="FootnoteReference">
    <w:name w:val="footnote reference"/>
    <w:uiPriority w:val="99"/>
    <w:rsid w:val="00ED467A"/>
    <w:rPr>
      <w:rFonts w:cs="Times New Roman"/>
      <w:vertAlign w:val="superscript"/>
    </w:rPr>
  </w:style>
  <w:style w:type="paragraph" w:styleId="FootnoteText">
    <w:name w:val="footnote text"/>
    <w:basedOn w:val="Normal"/>
    <w:link w:val="FootnoteTextChar"/>
    <w:uiPriority w:val="99"/>
    <w:rsid w:val="00ED467A"/>
    <w:pPr>
      <w:spacing w:after="0" w:line="240" w:lineRule="auto"/>
      <w:ind w:right="0" w:firstLine="0"/>
      <w:jc w:val="left"/>
    </w:pPr>
    <w:rPr>
      <w:rFonts w:ascii="Arial" w:hAnsi="Arial" w:cs="Arial"/>
      <w:color w:val="auto"/>
      <w:sz w:val="20"/>
      <w:szCs w:val="20"/>
    </w:rPr>
  </w:style>
  <w:style w:type="character" w:customStyle="1" w:styleId="FootnoteTextChar">
    <w:name w:val="Footnote Text Char"/>
    <w:basedOn w:val="DefaultParagraphFont"/>
    <w:link w:val="FootnoteText"/>
    <w:uiPriority w:val="99"/>
    <w:rsid w:val="00ED467A"/>
    <w:rPr>
      <w:rFonts w:ascii="Arial" w:eastAsia="Times New Roman" w:hAnsi="Arial" w:cs="Arial"/>
      <w:sz w:val="20"/>
      <w:szCs w:val="20"/>
    </w:rPr>
  </w:style>
  <w:style w:type="paragraph" w:styleId="ListParagraph">
    <w:name w:val="List Paragraph"/>
    <w:basedOn w:val="Normal"/>
    <w:uiPriority w:val="34"/>
    <w:qFormat/>
    <w:rsid w:val="000F5A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9" Type="http://schemas.openxmlformats.org/officeDocument/2006/relationships/image" Target="media/image20.png"/><Relationship Id="rId3" Type="http://schemas.openxmlformats.org/officeDocument/2006/relationships/settings" Target="settings.xm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image" Target="media/image1.png"/><Relationship Id="rId38" Type="http://schemas.openxmlformats.org/officeDocument/2006/relationships/image" Target="media/image40.png"/><Relationship Id="rId46" Type="http://schemas.openxmlformats.org/officeDocument/2006/relationships/footer" Target="footer3.xml"/><Relationship Id="rId2" Type="http://schemas.openxmlformats.org/officeDocument/2006/relationships/styles" Target="styles.xml"/><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37" Type="http://schemas.openxmlformats.org/officeDocument/2006/relationships/image" Target="media/image0.png"/><Relationship Id="rId40" Type="http://schemas.openxmlformats.org/officeDocument/2006/relationships/image" Target="media/image30.png"/><Relationship Id="rId45"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image" Target="media/image4.png"/><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43" Type="http://schemas.openxmlformats.org/officeDocument/2006/relationships/footer" Target="footer1.xm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10</Pages>
  <Words>4021</Words>
  <Characters>2292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Microsoft Word - 1. Fredy .docx</vt:lpstr>
    </vt:vector>
  </TitlesOfParts>
  <Company/>
  <LinksUpToDate>false</LinksUpToDate>
  <CharactersWithSpaces>2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1. Fredy .docx</dc:title>
  <dc:subject/>
  <dc:creator>sttsoteria2</dc:creator>
  <cp:keywords/>
  <cp:lastModifiedBy>sttsoteria2</cp:lastModifiedBy>
  <cp:revision>7</cp:revision>
  <dcterms:created xsi:type="dcterms:W3CDTF">2022-06-27T07:26:00Z</dcterms:created>
  <dcterms:modified xsi:type="dcterms:W3CDTF">2022-06-27T08:08:00Z</dcterms:modified>
</cp:coreProperties>
</file>